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 /><Relationship Id="rId2" Type="http://schemas.openxmlformats.org/package/2006/relationships/metadata/core-properties" Target="docProps/core.xml" /><Relationship Id="rId1" Type="http://schemas.openxmlformats.org/officeDocument/2006/relationships/officeDocument" Target="word/document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6B1CF5" w:rsidRPr="009E4704" w:rsidRDefault="006B1CF5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E4704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6B1CF5" w:rsidRDefault="006B1CF5" w:rsidP="00DB43E9">
      <w:pPr>
        <w:pStyle w:val="DaftarParagraf"/>
        <w:ind w:hanging="436"/>
        <w:jc w:val="center"/>
        <w:rPr>
          <w:rFonts w:ascii="Times New Roman" w:hAnsi="Times New Roman" w:cs="Times New Roman"/>
          <w:sz w:val="24"/>
          <w:szCs w:val="24"/>
        </w:rPr>
      </w:pPr>
    </w:p>
    <w:p w:rsidR="009E4704" w:rsidRPr="009A07B9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5F0010">
        <w:rPr>
          <w:rFonts w:ascii="American psychological associat" w:hAnsi="American psychological associat" w:cs="Times New Roman"/>
          <w:b/>
          <w:bCs/>
          <w:color w:val="000000"/>
          <w:sz w:val="24"/>
          <w:szCs w:val="24"/>
        </w:rPr>
        <w:fldChar w:fldCharType="begin" w:fldLock="1"/>
      </w:r>
      <w:r w:rsidRPr="005F0010">
        <w:rPr>
          <w:rFonts w:ascii="American psychological associat" w:hAnsi="American psychological associat" w:cs="Times New Roman"/>
          <w:b/>
          <w:bCs/>
          <w:color w:val="000000"/>
          <w:sz w:val="24"/>
          <w:szCs w:val="24"/>
        </w:rPr>
        <w:instrText xml:space="preserve">ADDIN Mendeley Bibliography CSL_BIBLIOGRAPHY </w:instrText>
      </w:r>
      <w:r w:rsidRPr="005F0010">
        <w:rPr>
          <w:rFonts w:ascii="American psychological associat" w:hAnsi="American psychological associat" w:cs="Times New Roman"/>
          <w:b/>
          <w:bCs/>
          <w:color w:val="000000"/>
          <w:sz w:val="24"/>
          <w:szCs w:val="24"/>
        </w:rPr>
        <w:fldChar w:fldCharType="separate"/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Adila, W., &amp; Syofyan, E. (2016). Pengaruh Corporate Governance dan Karakteristik Perusahaan Terhadap Pengungkapan Sustainab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ility Report: Studi Empiris pada Perusahaan yang Terdaftar di BEI 2010-2014, Vol 4. No 2 (2016) </w:t>
      </w:r>
      <w:hyperlink r:id="rId8" w:tooltip="Article DOI" w:history="1">
        <w:r w:rsidRPr="009A07B9">
          <w:rPr>
            <w:rStyle w:val="Hyperlink"/>
            <w:color w:val="auto"/>
          </w:rPr>
          <w:t>https://doi.org/10.24036/wra.v4i2.7221</w:t>
        </w:r>
      </w:hyperlink>
      <w:r w:rsidRPr="009A07B9">
        <w:t xml:space="preserve">. </w:t>
      </w:r>
      <w:r>
        <w:t>Diakses pada tanggal 23 Januari 2023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Perusahaan yang Terdaftar di BEI tahun 2010-2014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urnal WR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4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2), 777–792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https://doi.org/10.24036/wra.v4i2.7221. Diakes pada tanggal 20 Desember 2022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.</w:t>
      </w:r>
    </w:p>
    <w:p w:rsidR="009E4704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Agista, G. G., Putu, N., &amp; Harta, S. (2017)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PENGARUH CORPORATE GOVERNANCE STRUCTURE DAN KONSENTRASI KEPEMILIKAN PADA PENGUNGKAPAN ENTERPRISE RISK MANAGEMENT Fakultas Ekonomi dan Bisnis Universitas Udayana ( Unud ), Bali , Indonesia Fakultas Ekonomi dan Bisnis Universitas Udayana ( Unud ), Bali , In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20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, 438–466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EB5572">
        <w:rPr>
          <w:rFonts w:ascii="American psychological associat" w:hAnsi="American psychological associat" w:cs="Times New Roman"/>
          <w:noProof/>
          <w:sz w:val="24"/>
          <w:szCs w:val="24"/>
        </w:rPr>
        <w:t>https://scholar.google.com/scholar?q=agista+g+g+putu&amp;hl=id&amp;as_sdt=0,5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Diakses pada tanggal 5 januari 2023</w:t>
      </w:r>
    </w:p>
    <w:p w:rsidR="009E4704" w:rsidRPr="00C20C9B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Antonius, B. (2017). </w:t>
      </w:r>
      <w:r>
        <w:rPr>
          <w:rFonts w:ascii="American psychological associat" w:hAnsi="American psychological associat" w:cs="Times New Roman"/>
          <w:i/>
          <w:noProof/>
          <w:sz w:val="24"/>
          <w:szCs w:val="24"/>
        </w:rPr>
        <w:t xml:space="preserve">Konsepku Mensukseskan Otonomi Daerah: Membangun Indonesia Berkeadilan Sosial-Ekonomi. 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Jakarta Yayasan Pustaka Obor Indonesia</w:t>
      </w:r>
    </w:p>
    <w:p w:rsidR="009E4704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B5587B">
        <w:rPr>
          <w:rFonts w:ascii="American psychological associat" w:hAnsi="American psychological associat" w:cs="Times New Roman"/>
          <w:noProof/>
          <w:sz w:val="24"/>
          <w:szCs w:val="24"/>
        </w:rPr>
        <w:t>Amin, M. A. N. (2022). Analisis Potensi Abnormal Return Positif Terbesar Saham PT. Kalbe Farma Selama Pandemi Covid-19. Jurnal Valuasi: Jurnal Ilmiah Ilmu Manajemen Dan Kewirausahaan, 2(February 2021), 223–233. https://doi.org/https://doi.org/10.46306/vls.v2i1.93</w:t>
      </w:r>
    </w:p>
    <w:p w:rsidR="009E4704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B5587B">
        <w:rPr>
          <w:rFonts w:ascii="American psychological associat" w:hAnsi="American psychological associat" w:cs="Times New Roman"/>
          <w:noProof/>
          <w:sz w:val="24"/>
          <w:szCs w:val="24"/>
        </w:rPr>
        <w:t>Amin, M. A. N. (2022). Reaksi Pasar atas Pengumuman Dividen PT . Kalbe Farma saat Pandemi. Ekonomi, Keuangan, Investasi Dan Syariah (EKUITAS), 3(4), 917–921. https://doi.org/10.47065/ekuitas.v3i4.1585</w:t>
      </w:r>
    </w:p>
    <w:p w:rsidR="009E4704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B5587B">
        <w:rPr>
          <w:rFonts w:ascii="American psychological associat" w:hAnsi="American psychological associat" w:cs="Times New Roman"/>
          <w:noProof/>
          <w:sz w:val="24"/>
          <w:szCs w:val="24"/>
        </w:rPr>
        <w:t>Amin, M. A. N. (2022). Analisis Abnormal Return dan Trading Volume Activity Sebelum dan Setelah Pengumuman Dividen PT.Kalbe Farma Saat Pandemi Covid-19. CREATIVE RESEARCH MANAGEMENT JOURNAL, 5(1), 56–63. https://doi.org//doi.org/10.32663/crmj.v5i1.2461</w:t>
      </w:r>
    </w:p>
    <w:p w:rsidR="009E4704" w:rsidRPr="00B5587B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B5587B">
        <w:rPr>
          <w:rFonts w:ascii="American psychological associat" w:hAnsi="American psychological associat" w:cs="Times New Roman"/>
          <w:noProof/>
          <w:sz w:val="24"/>
          <w:szCs w:val="24"/>
        </w:rPr>
        <w:t>Amin, M. A. N., Indriasih, D., &amp; Utami, Y. (2022). Pemanfaatan Limbah Plastik Menjadi Kerajinantangan Bagi Ibu-Ibu PKK Desa Mejasem Barat, Kecamatan Keramat, Kabupaten Tegal. Jurnal Pengabd</w:t>
      </w:r>
      <w:r w:rsidR="00842126">
        <w:rPr>
          <w:rFonts w:ascii="American psychological associat" w:hAnsi="American psychological associat" w:cs="Times New Roman"/>
          <w:noProof/>
          <w:sz w:val="24"/>
          <w:szCs w:val="24"/>
        </w:rPr>
        <w:t>ian Masyarakat Nusantara, 1(2),</w:t>
      </w:r>
      <w:r w:rsidR="00842126"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 xml:space="preserve"> </w:t>
      </w:r>
      <w:r w:rsidRPr="00B5587B">
        <w:rPr>
          <w:rFonts w:ascii="American psychological associat" w:hAnsi="American psychological associat" w:cs="Times New Roman"/>
          <w:noProof/>
          <w:sz w:val="24"/>
          <w:szCs w:val="24"/>
        </w:rPr>
        <w:t>35–41. https://doi.org/https://doi.org/10.35870/jpmn.v2i1.580</w:t>
      </w:r>
    </w:p>
    <w:p w:rsidR="009E4704" w:rsidRPr="00B5587B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B5587B">
        <w:rPr>
          <w:rFonts w:ascii="American psychological associat" w:hAnsi="American psychological associat" w:cs="Times New Roman"/>
          <w:noProof/>
          <w:sz w:val="24"/>
          <w:szCs w:val="24"/>
        </w:rPr>
        <w:t>Amin, M. A. N., &amp; Irawan, B. P. (2021). Apakah Buyback Stock dapat memberikan Keuntungan Tidak Normal saat Pandemi ? PERMANA, 13(1), 46–59. https://doi.org/https://doi.org/10.24905/permana.v13i1.159</w:t>
      </w:r>
    </w:p>
    <w:p w:rsidR="009E4704" w:rsidRPr="00B5587B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B5587B">
        <w:rPr>
          <w:rFonts w:ascii="American psychological associat" w:hAnsi="American psychological associat" w:cs="Times New Roman"/>
          <w:noProof/>
          <w:sz w:val="24"/>
          <w:szCs w:val="24"/>
        </w:rPr>
        <w:lastRenderedPageBreak/>
        <w:t>Amin, M. A. N., &amp; Ramdhani, D. (2017). Analysis of Abnormal Return, Stock Return and Stock Liquidity Before and After Buyback Share: Case Study of Companies Listed in Indonesia Stock Exchange in Period of 2011-2015. Rjoas, 11(November), 312–323. https://doi.org/https://doi.org/10.18551/rjoas.2017-11.37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B5587B">
        <w:rPr>
          <w:rFonts w:ascii="American psychological associat" w:hAnsi="American psychological associat" w:cs="Times New Roman"/>
          <w:noProof/>
          <w:sz w:val="24"/>
          <w:szCs w:val="24"/>
        </w:rPr>
        <w:t>Amin, M. A. N., &amp; Yunita, E. A. (2022). Analisis Potensi Pajak Hotel dan Pajak Restoran Kabupaten Tegal di Tengah Pandemi. INOVASI : Jurnal Ekonomi , Keuangan Dan Manajemen, 18(2), 232–240. https://doi.org/dx.doi.org/10.29264/jinv.v18i2.10551</w:t>
      </w:r>
    </w:p>
    <w:p w:rsidR="009E4704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Amelia &amp; Cahyati, A. D. (2015). Pengaruh Kinerja Keuangan, Kinerja Lingkungan, Size, Danukuran Dewan Komisaris Terhadap Csrdisclosure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RAK: Jurnal Riset Akuntansi &amp; Komputerisasi Akuntansi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6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02), 64–79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EB5572">
        <w:rPr>
          <w:rFonts w:ascii="American psychological associat" w:hAnsi="American psychological associat" w:cs="Times New Roman"/>
          <w:noProof/>
          <w:sz w:val="24"/>
          <w:szCs w:val="24"/>
        </w:rPr>
        <w:t>https://scholar.google.com/scholar?hl=id&amp;as_sdt=0%2C5&amp;q=amelia+%26+cahyati&amp;btnG=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0 Desember 2022</w:t>
      </w:r>
    </w:p>
    <w:p w:rsidR="009E4704" w:rsidRPr="00BD6644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Antonius, B. (2017). </w:t>
      </w:r>
      <w:r>
        <w:rPr>
          <w:rFonts w:ascii="American psychological associat" w:hAnsi="American psychological associat" w:cs="Times New Roman"/>
          <w:i/>
          <w:noProof/>
          <w:sz w:val="24"/>
          <w:szCs w:val="24"/>
        </w:rPr>
        <w:t xml:space="preserve">Konsepku Mensukseskan Otonomi Daerah: Membangun Indonesia BerkeadilanSosial-Ekonomi. </w:t>
      </w:r>
      <w:r w:rsidRPr="00BD6644">
        <w:rPr>
          <w:rFonts w:ascii="American psychological associat" w:hAnsi="American psychological associat" w:cs="Times New Roman"/>
          <w:noProof/>
          <w:sz w:val="24"/>
          <w:szCs w:val="24"/>
        </w:rPr>
        <w:t>Jakarta:Yayasan Pustaka Obor Indonesia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Bulan, A. A. A. T., &amp; Astika, I. B. P. (2014). MODERASI CORPORATE SOCIAL RESPONSIBILITY TERHADAP PENGARUH KINERJA KEUANGAN PADA NILAI PERUSAHAAN Fakultas Ekonomi dan Bisnis Universitas Udayana , Bali , Indonesia dunia bisnis dan para investor lebih tertarik melihat secara komprehensif laporan Responsi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E-Jornal Akuntansi Universitas Udayana 8.2 ISSN: 2302 – 8556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8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(2), 136–151. </w:t>
      </w:r>
      <w:r w:rsidRPr="00EB5572">
        <w:rPr>
          <w:rFonts w:ascii="American psychological associat" w:hAnsi="American psychological associat" w:cs="Times New Roman"/>
          <w:noProof/>
          <w:sz w:val="24"/>
          <w:szCs w:val="24"/>
        </w:rPr>
        <w:t>https://scholar.google.com/scholar?hl=id&amp;as_sdt=0%2C5&amp;q=bulan+A+A+A+T+%26+ASTIKA&amp;btnG=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5 Desember 2022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Fahmi, N. U. R. (2018)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Analisis Kemampuan Economic Value Added Dan Market Value Added Untuk Mengukur Kinerja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. 1–23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http://openjurnal.unpam.ac.id/index.php/JIA/article/view/904. Diakses pada tanggal 2 Februari 2023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GN Ahmad, Rizal Lullah, M. E. S. S. (2020)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PENGARUH KEPUTUSAN INVESTASI, KEPUTUSAN PENDANAAN, KEBIJAKAN DIVIDEN, DAN UKURAN DEWAN KOMISARIS TERHADAP NILAI PERUSAHAAN PADA PERUSAHAAN MANUFAKTUR YANG TERDAFTAR DI BURSA EFEK INDONESIA PERIODE 2016-2018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11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1), 169–184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https://doi.org/10.21009/JRMSI.011.1.09. Diakses pada tanggal 16 Desember 2022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K Muliani, N. N. (2018)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Pengaruh Good Corporate Governance dan Pengungkapan Corporate Social Responsibility ataerhadap Nilai Perusahaan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2014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https://e-journal.unmas.ac.id/index.php/kharism/article/view/536. Diakses pada tanggal 23 Desember 2022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lastRenderedPageBreak/>
        <w:t xml:space="preserve">Karina, D. R. M., &amp; Setiadi, I. (2020). Pengaruh Csr Terhadap Nilai Perusahaan Dengan Gcg Sebagai Pemoderasi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urnal Riset Akuntansi Mercu Buana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6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1), 37. https://doi.org/10.26486/jramb.v6i1.1054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7 Desember 2022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Lastanti, H. S., &amp; Salim, N. (2018)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PENGARUH PENGUNGKAPAN CORPORATE SOCIAL RESPONSIBILITY , GOOD CORPORATE GOVERNANCE , DAN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0832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, 27–40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857EE4">
        <w:rPr>
          <w:rFonts w:ascii="American psychological associat" w:hAnsi="American psychological associat" w:cs="Times New Roman"/>
          <w:noProof/>
          <w:sz w:val="24"/>
          <w:szCs w:val="24"/>
        </w:rPr>
        <w:t>https://www.semanticscholar.org/paper/PENGARUH-PENGUNGKAPAN-COR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PORATE-SOCIAL-GOOD-DAN-Lastanti </w:t>
      </w:r>
      <w:r w:rsidRPr="00857EE4">
        <w:rPr>
          <w:rFonts w:ascii="American psychological associat" w:hAnsi="American psychological associat" w:cs="Times New Roman"/>
          <w:noProof/>
          <w:sz w:val="24"/>
          <w:szCs w:val="24"/>
        </w:rPr>
        <w:t>Salim/dbddc9f9ae64efd57bf0b871e65ed64b93379690?p2df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2 Desember 2022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Lestari, T., Mutmainah, K., Akuntansi, P., Ekonomi, F., &amp; Bisnis, D. (2020). 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Pengaruh  Karakteristik Dewan Komisaris dan Dewan Direksi Terhadap Kinerja Keuangan 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Studi Empiris pada Perusahaan Manufaktur Industri Barang Konsumsi yang terdaftar di BEI Periode 2015 sampai 2018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ournal of Eco</w:t>
      </w:r>
      <w:r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 xml:space="preserve">nomic, Business and Engineering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(JEBE)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2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(1), 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34–41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857EE4">
        <w:rPr>
          <w:rFonts w:ascii="American psychological associat" w:hAnsi="American psychological associat" w:cs="Times New Roman"/>
          <w:noProof/>
          <w:sz w:val="24"/>
          <w:szCs w:val="24"/>
        </w:rPr>
        <w:t>https://ojs.unsiq.ac.id/index.php/jebe/article/view/1455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0 Januari 20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Mudjijah, S., Khalid, Z., &amp; Astuti, D. A. S. (2019). Pengaruh Kinerja Keuangan Dan Struktur Modal Terhadap Nilai Perusahaan Yang Dimoderasi Variabel Ukuran Perusahaan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urnal Akuntansi Dan Keuangan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8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1), 41–56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5A46F5">
        <w:rPr>
          <w:rFonts w:ascii="American psychological associat" w:hAnsi="American psychological associat" w:cs="Times New Roman"/>
          <w:noProof/>
          <w:sz w:val="24"/>
          <w:szCs w:val="24"/>
        </w:rPr>
        <w:t>https://journal.budiluhur.ac.id/index.php/akeu/article/view/839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6 Januari 2023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Novitasari, D., &amp; Kusumowati, D. (2021). Pengaruh Mekanisme Good Corporate Governance dan Profitabilitas terhadap Nilai Perusahaan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urnal Akuntansi Dan Perpajakan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7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1), 39–47. http://jurnal.unmer.ac.id/index.php/ap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5 Februari 2023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Prasetyo, H., Julianto, W., &amp; Laela Ermaya, H. N. (2020). Penerapan Good Corporate Governance dan Kinerja Keuangan terhadap Nilai Perusahaan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urnal Syntax Transformation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1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10), 709–721. https://doi.org/10.46799/jst.v1i10.164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3 Februarai 2023</w:t>
      </w:r>
    </w:p>
    <w:p w:rsidR="009E4704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Puspaningrum, Y. (2017). Pengaruh Corporate Social Responsibility Dan Kepemilikan Manajerial Terhadap Nilai Perusahaan Dengan Profitabilitas Dan Ukuran Perusahaan Sebagai Variabel Moderating (Studi Empiris Pada Perusahaan Pertambangan Di Bursa Efek Indonesia)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urnal Profita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2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1), 1–14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5A46F5">
        <w:rPr>
          <w:rFonts w:ascii="American psychological associat" w:hAnsi="American psychological associat" w:cs="Times New Roman"/>
          <w:noProof/>
          <w:sz w:val="24"/>
          <w:szCs w:val="24"/>
        </w:rPr>
        <w:t>ht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tp://repository.unp.ac.id/17788/. Diakses pada tanggal 18 Desember 2022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Putri, I. A. S., &amp; H, B. S. (2016). Pengaruh Tanggung Jawab Sosial Perusahaan Dan Mekanisme Tata Kelola Perusahaan Terhadap Nilai Perusahaan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 xml:space="preserve">Pengaruh Tanggung Jawab Sosial Perusahaan Dan Mekanisme </w:t>
      </w:r>
      <w:r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 xml:space="preserve">Tata Kelola Perusahaan Terhadap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Nilai Perusahaan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15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, 667–694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DD6191">
        <w:rPr>
          <w:rFonts w:ascii="American psychological associat" w:hAnsi="American psychological associat" w:cs="Times New Roman"/>
          <w:noProof/>
          <w:sz w:val="24"/>
          <w:szCs w:val="24"/>
        </w:rPr>
        <w:lastRenderedPageBreak/>
        <w:t>https://scholar.google.com/scholar?q=pengaruh+tanggung+jawab+sosial+perusahaan+dan+mekanisme+tata+kelola+perusahaan&amp;hl=id&amp;as_sdt=0,5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0 Januari 2023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Rafid, A. G., Pohan, H. T., Noor, I. N., Ekonomi, F., Bisnis, D., &amp; Trisakti, U. (2017). Perusahaan Dengan Pengungkapan Corporate Social Responsibility Sebagai Variabel Pemoderasi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urnal Akuntansi Trisakti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4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September), 245–258.</w:t>
      </w:r>
      <w:r w:rsidRPr="00DD6191">
        <w:rPr>
          <w:rFonts w:ascii="Arial" w:hAnsi="Arial" w:cs="Arial"/>
        </w:rPr>
        <w:t xml:space="preserve"> </w:t>
      </w:r>
      <w:r>
        <w:rPr>
          <w:rStyle w:val="markedcontent"/>
          <w:rFonts w:ascii="Arial" w:hAnsi="Arial" w:cs="Arial"/>
        </w:rPr>
        <w:t>http://dx.doi.org/10.25105/jat.v4i2.4838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3 Desember 2022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Rahmawati, I.A., Rikumahu, Brady., dan Dillak, V. J. (2017). Pengaruh dewan direksi, dewan komisaris, komite audit dan Corporate social responsibility Terhadap kinerja keuangan perusahaan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urnal Akuntansi Dan Ekonomi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2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2), 54–70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hyperlink r:id="rId9" w:history="1">
        <w:r w:rsidRPr="00270C50">
          <w:rPr>
            <w:rStyle w:val="Hyperlink"/>
            <w:rFonts w:ascii="American psychological associat" w:hAnsi="American psychological associat"/>
            <w:color w:val="auto"/>
            <w:sz w:val="24"/>
            <w:szCs w:val="24"/>
          </w:rPr>
          <w:t xml:space="preserve">https://doi.org/10.29407/jae.v2i2.866 </w:t>
        </w:r>
      </w:hyperlink>
      <w:r w:rsidRPr="00270C50">
        <w:rPr>
          <w:rFonts w:ascii="American psychological associat" w:hAnsi="American psychological associat" w:cs="Times New Roman"/>
          <w:noProof/>
          <w:sz w:val="24"/>
          <w:szCs w:val="24"/>
        </w:rPr>
        <w:t>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Diakses pada tanggal 28 Desember 2022</w:t>
      </w:r>
    </w:p>
    <w:p w:rsidR="009E4704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Rutin, R., Triyonowati, T., &amp; Djawoto, D. (2019). Pengaruh Kinerja Keuangan Terhadap Nilai Perusahaan Dengan Kebijakan Dividen Sebagai Variabel Moderating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urnal Riset Akuntansi &amp; Perpajakan (JRAP)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6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01), 126–143. https://doi.org/10.35838/jrap.v6i01.400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4 Januari 2023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Syairozi, Muhammad Imam. (2019). </w:t>
      </w:r>
      <w:r w:rsidRPr="00B5587B">
        <w:rPr>
          <w:rFonts w:ascii="American psychological associat" w:hAnsi="American psychological associat" w:cs="Times New Roman"/>
          <w:i/>
          <w:noProof/>
          <w:sz w:val="24"/>
          <w:szCs w:val="24"/>
        </w:rPr>
        <w:t>Pengungkapan CSR pada Perusahaan Manufaktur dan Perbankan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Magelang: Tidar Media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Simanjuntak, W. A. (2018). Pengaruh Good Corporate Governance Dan Growth Opportunity Terhadap Nilai Perusahaan Telekomunikasi Di Bursa Efek Indonesia Periode 2010-2017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Methosika: Jurnal Akuntansi Dan Keuangan …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2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1), 97–110. http://www.methosika.net/index.php/jsika/article/view/26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6 Januari 2023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Subiantoro, O. H. (2015). Pengaruh Karakteristik Perusahaan Terhadap Pengungkapan CSR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Jurnal Ilmu &amp; Riset Akuntansi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4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7), 1–11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270C50">
        <w:rPr>
          <w:rFonts w:ascii="American psychological associat" w:hAnsi="American psychological associat" w:cs="Times New Roman"/>
          <w:noProof/>
          <w:sz w:val="24"/>
          <w:szCs w:val="24"/>
        </w:rPr>
        <w:t>http://jurnalmahasiswa.stiesia.ac.id/index.php/jira/article/download/3186/3202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8 Januari 2023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Suhartini, D., Ngurah, I. G., Dimas, Y., Bagus, I., Astika, P., Khasanah, I. D., &amp; Sucipto, A. (2020). Pengaruh corporate social responbility (csr) dan good corporate governance (gcg) terhadap nilai perusahaan dengan profitabilitas sebagai variabel intervening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AKUNTABEL: Jurnal Akuntansi Dan Keuangan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17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1), 14–28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270C50">
        <w:rPr>
          <w:rFonts w:ascii="American psychological associat" w:hAnsi="American psychological associat" w:cs="Times New Roman"/>
          <w:noProof/>
          <w:sz w:val="24"/>
          <w:szCs w:val="24"/>
        </w:rPr>
        <w:t>http://repository.uin-malang.ac.id/5604/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8 Januari 2023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Sukasih, A., &amp; Sugiyanto, E. (2017). PENGARUH STRUKTUR GOOD CORPORATE GOVERNANCE DAN KINERJA LINGKUNGAN TERHADAP PENGUNGKAPAN CORPORATE SOCIAL RESPONSIBILITY (Studi Pada Perusahaan Manufaktur di Bursa Efek Indonesia Periode 2011-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lastRenderedPageBreak/>
        <w:t xml:space="preserve">2015)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Riset Akuntansi Dan Keuangan Indonesia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2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2), 121–131. https://doi.org/10.23917/reaksi.v2i2.4894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4 Desember 2022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Susilowati, Y., &amp; Turyanto, T. (2011). REAKSI SIGNAL RASIO PROFITABILITAS DAN RASIO SOLVABILITAS TERHADAP RETURN SAHAM PERUSAHAAN PROFITABILITY AND SOLVABILITY RATIO REACTION SIGNAL TOWARD STOCK RETURN COMPANY. In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Dinamika Keuangan dan Perbankan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(Vol. 3, Issue 1, pp. 17–37)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2C65A9">
        <w:rPr>
          <w:rFonts w:ascii="American psychological associat" w:hAnsi="American psychological associat" w:cs="Times New Roman"/>
          <w:noProof/>
          <w:sz w:val="24"/>
          <w:szCs w:val="24"/>
        </w:rPr>
        <w:t>https://www.unisbank.ac.id/ojs/index.php/fe1/article/view/192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17 Desember 2022</w:t>
      </w:r>
    </w:p>
    <w:p w:rsidR="009E4704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Suwandi, . (2021). The Effect of Corporate Social Responsibility, Working Capital Efficiency, Earning Per Share on Company Performance and Mining Company Value 2019-2020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Asian Journal of Economics, Business and Accounting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21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(4), 68–80. https://doi.org/10.9734/ajeba/2021/v21i430372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14 Januari 2023</w:t>
      </w:r>
    </w:p>
    <w:p w:rsidR="009E4704" w:rsidRPr="00C20C9B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i/>
          <w:noProof/>
          <w:sz w:val="24"/>
          <w:szCs w:val="24"/>
        </w:rPr>
      </w:pP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Syarozi, I. (2019). </w:t>
      </w:r>
      <w:r>
        <w:rPr>
          <w:rFonts w:ascii="American psychological associat" w:hAnsi="American psychological associat" w:cs="Times New Roman"/>
          <w:i/>
          <w:noProof/>
          <w:sz w:val="24"/>
          <w:szCs w:val="24"/>
        </w:rPr>
        <w:t xml:space="preserve">Pengungkapan CSR pada Perusahaan Mnufaktur dan Perbankan. </w:t>
      </w:r>
      <w:r w:rsidRPr="00C20C9B">
        <w:rPr>
          <w:rFonts w:ascii="American psychological associat" w:hAnsi="American psychological associat" w:cs="Times New Roman"/>
          <w:noProof/>
          <w:sz w:val="24"/>
          <w:szCs w:val="24"/>
        </w:rPr>
        <w:t>Magelang: Tidar Media</w:t>
      </w:r>
    </w:p>
    <w:p w:rsidR="009E4704" w:rsidRPr="00866055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Wedayanti, L. P., &amp; Wirajaya, I. G. A. (2018). Pengaruh Pengungkapan Corporate Social Responsibility Pada Nilai Perusahaan dengan Ukuran Perusahaan sebagai Variabel Moderasi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E-Jurnal Akuntansi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,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24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, 2304. https://doi.org/10.24843/eja.2018.v24.i03.p25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8 Desember 2022</w:t>
      </w:r>
    </w:p>
    <w:p w:rsidR="009E4704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</w:pP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Wijayanti, A., Wijayanti, A., &amp; Samrotun, Y. C. (2016). Pengaruh Karakteristik Perusahaan, Gcg Dan Csr Terhadap Penghindaran Pajak. </w:t>
      </w:r>
      <w:r w:rsidRPr="00866055">
        <w:rPr>
          <w:rFonts w:ascii="American psychological associat" w:hAnsi="American psychological associat" w:cs="Times New Roman"/>
          <w:i/>
          <w:iCs/>
          <w:noProof/>
          <w:sz w:val="24"/>
          <w:szCs w:val="24"/>
        </w:rPr>
        <w:t>Seminar Nasional IENACO –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, 2337–4349.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 xml:space="preserve"> </w:t>
      </w:r>
      <w:r w:rsidRPr="002C65A9">
        <w:rPr>
          <w:rFonts w:ascii="American psychological associat" w:hAnsi="American psychological associat" w:cs="Times New Roman"/>
          <w:noProof/>
          <w:sz w:val="24"/>
          <w:szCs w:val="24"/>
        </w:rPr>
        <w:t>http://hdl.handle.net/11617/712</w:t>
      </w:r>
      <w:r>
        <w:rPr>
          <w:rFonts w:ascii="American psychological associat" w:hAnsi="American psychological associat" w:cs="Times New Roman"/>
          <w:noProof/>
          <w:sz w:val="24"/>
          <w:szCs w:val="24"/>
        </w:rPr>
        <w:t>. Diakses pada tanggal 27 Januari 2023</w:t>
      </w:r>
    </w:p>
    <w:p w:rsidR="009E4704" w:rsidRPr="00D20F8B" w:rsidRDefault="009E4704" w:rsidP="009E47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</w:pPr>
      <w:r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>Yul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i</w:t>
      </w:r>
      <w:r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>ana, O., &amp; Jun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i</w:t>
      </w:r>
      <w:r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>art</w:t>
      </w:r>
      <w:r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i</w:t>
      </w:r>
      <w:r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 xml:space="preserve">. (2022). </w:t>
      </w:r>
      <w:r w:rsidRPr="00D20F8B">
        <w:rPr>
          <w:rFonts w:ascii="American psychological associat" w:hAnsi="American psychological associat" w:cs="Times New Roman"/>
          <w:i/>
          <w:noProof/>
          <w:sz w:val="24"/>
          <w:szCs w:val="24"/>
          <w:lang w:val="en-US"/>
        </w:rPr>
        <w:t>Pengaruh Coroporate Social Responsibility Terhadap Nilai Perusahaan di Indonesia yang Bergerak di Sub Sektor Retail dan Trade, Healthy Care, Com</w:t>
      </w:r>
      <w:r w:rsidR="00D20F8B" w:rsidRPr="00D20F8B">
        <w:rPr>
          <w:rFonts w:ascii="American psychological associat" w:hAnsi="American psychological associat" w:cs="Times New Roman"/>
          <w:i/>
          <w:noProof/>
          <w:sz w:val="24"/>
          <w:szCs w:val="24"/>
          <w:lang w:val="en-US"/>
        </w:rPr>
        <w:t>pu</w:t>
      </w:r>
      <w:r w:rsidRPr="00D20F8B">
        <w:rPr>
          <w:rFonts w:ascii="American psychological associat" w:hAnsi="American psychological associat" w:cs="Times New Roman"/>
          <w:i/>
          <w:noProof/>
          <w:sz w:val="24"/>
          <w:szCs w:val="24"/>
          <w:lang w:val="en-US"/>
        </w:rPr>
        <w:t>ter dan Serv</w:t>
      </w:r>
      <w:r w:rsidR="00D20F8B" w:rsidRPr="00D20F8B">
        <w:rPr>
          <w:rFonts w:ascii="American psychological associat" w:hAnsi="American psychological associat" w:cs="Times New Roman"/>
          <w:i/>
          <w:noProof/>
          <w:sz w:val="24"/>
          <w:szCs w:val="24"/>
          <w:lang w:val="en-US"/>
        </w:rPr>
        <w:t>i</w:t>
      </w:r>
      <w:r w:rsidRPr="00D20F8B">
        <w:rPr>
          <w:rFonts w:ascii="American psychological associat" w:hAnsi="American psychological associat" w:cs="Times New Roman"/>
          <w:i/>
          <w:noProof/>
          <w:sz w:val="24"/>
          <w:szCs w:val="24"/>
          <w:lang w:val="en-US"/>
        </w:rPr>
        <w:t xml:space="preserve">ce, dan </w:t>
      </w:r>
      <w:r w:rsidR="00D20F8B" w:rsidRPr="00D20F8B">
        <w:rPr>
          <w:rFonts w:ascii="American psychological associat" w:hAnsi="American psychological associat" w:cs="Times New Roman"/>
          <w:i/>
          <w:noProof/>
          <w:sz w:val="24"/>
          <w:szCs w:val="24"/>
        </w:rPr>
        <w:t>I</w:t>
      </w:r>
      <w:r w:rsidRPr="00D20F8B">
        <w:rPr>
          <w:rFonts w:ascii="American psychological associat" w:hAnsi="American psychological associat" w:cs="Times New Roman"/>
          <w:i/>
          <w:noProof/>
          <w:sz w:val="24"/>
          <w:szCs w:val="24"/>
          <w:lang w:val="en-US"/>
        </w:rPr>
        <w:t>nvestment Com</w:t>
      </w:r>
      <w:r w:rsidR="00D20F8B" w:rsidRPr="00D20F8B">
        <w:rPr>
          <w:rFonts w:ascii="American psychological associat" w:hAnsi="American psychological associat" w:cs="Times New Roman"/>
          <w:i/>
          <w:noProof/>
          <w:sz w:val="24"/>
          <w:szCs w:val="24"/>
          <w:lang w:val="en-US"/>
        </w:rPr>
        <w:t>p</w:t>
      </w:r>
      <w:r w:rsidRPr="00D20F8B">
        <w:rPr>
          <w:rFonts w:ascii="American psychological associat" w:hAnsi="American psychological associat" w:cs="Times New Roman"/>
          <w:i/>
          <w:noProof/>
          <w:sz w:val="24"/>
          <w:szCs w:val="24"/>
          <w:lang w:val="en-US"/>
        </w:rPr>
        <w:t>any</w:t>
      </w:r>
      <w:r w:rsidR="00D20F8B">
        <w:rPr>
          <w:rFonts w:ascii="American psychological associat" w:hAnsi="American psychological associat" w:cs="Times New Roman"/>
          <w:i/>
          <w:noProof/>
          <w:sz w:val="24"/>
          <w:szCs w:val="24"/>
          <w:lang w:val="en-US"/>
        </w:rPr>
        <w:t xml:space="preserve">. </w:t>
      </w:r>
      <w:r w:rsidR="00D20F8B"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>B</w:t>
      </w:r>
      <w:r w:rsidR="00D20F8B"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u</w:t>
      </w:r>
      <w:r w:rsidR="00D20F8B"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>s</w:t>
      </w:r>
      <w:r w:rsidR="00D20F8B"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i</w:t>
      </w:r>
      <w:r w:rsidR="00D20F8B"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>ness Acc</w:t>
      </w:r>
      <w:r w:rsidR="00D20F8B"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ou</w:t>
      </w:r>
      <w:r w:rsidR="00D20F8B"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>nt</w:t>
      </w:r>
      <w:r w:rsidR="00D20F8B"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i</w:t>
      </w:r>
      <w:r w:rsidR="00D20F8B"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>ng Rev</w:t>
      </w:r>
      <w:r w:rsidR="00D20F8B"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i</w:t>
      </w:r>
      <w:r w:rsidR="00D20F8B"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 xml:space="preserve">ew, 3 / (2) 151-160. dakses </w:t>
      </w:r>
      <w:r w:rsidR="00D20F8B">
        <w:rPr>
          <w:rFonts w:ascii="American psychological associat" w:hAnsi="American psychological associat" w:cs="Times New Roman"/>
          <w:noProof/>
          <w:sz w:val="24"/>
          <w:szCs w:val="24"/>
        </w:rPr>
        <w:t>p</w:t>
      </w:r>
      <w:r w:rsidR="00D20F8B"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>ada tanggal 27 Me</w:t>
      </w:r>
      <w:r w:rsidR="00D20F8B" w:rsidRPr="00866055">
        <w:rPr>
          <w:rFonts w:ascii="American psychological associat" w:hAnsi="American psychological associat" w:cs="Times New Roman"/>
          <w:noProof/>
          <w:sz w:val="24"/>
          <w:szCs w:val="24"/>
        </w:rPr>
        <w:t>i</w:t>
      </w:r>
      <w:r w:rsidR="00D20F8B"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 xml:space="preserve"> 2023</w:t>
      </w:r>
    </w:p>
    <w:p w:rsidR="006B1CF5" w:rsidRPr="00752661" w:rsidRDefault="009E4704" w:rsidP="00752661">
      <w:pPr>
        <w:widowControl w:val="0"/>
        <w:tabs>
          <w:tab w:val="right" w:pos="8271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</w:pPr>
      <w:r>
        <w:rPr>
          <w:rFonts w:ascii="American psychological associat" w:hAnsi="American psychological associat" w:cs="Times New Roman"/>
          <w:noProof/>
          <w:sz w:val="24"/>
          <w:szCs w:val="24"/>
        </w:rPr>
        <w:t>"http://www.idx.ac.id" diakse</w:t>
      </w:r>
      <w:r w:rsidR="00752661">
        <w:rPr>
          <w:rFonts w:ascii="American psychological associat" w:hAnsi="American psychological associat" w:cs="Times New Roman"/>
          <w:noProof/>
          <w:sz w:val="24"/>
          <w:szCs w:val="24"/>
        </w:rPr>
        <w:t>s pada tanggal 20  Desember 202</w:t>
      </w:r>
      <w:r w:rsidR="00752661">
        <w:rPr>
          <w:rFonts w:ascii="American psychological associat" w:hAnsi="American psychological associat" w:cs="Times New Roman"/>
          <w:noProof/>
          <w:sz w:val="24"/>
          <w:szCs w:val="24"/>
          <w:lang w:val="en-US"/>
        </w:rPr>
        <w:t>3</w:t>
      </w:r>
      <w:r w:rsidRPr="005F0010">
        <w:rPr>
          <w:rFonts w:ascii="American psychological associat" w:hAnsi="American psychological associat" w:cs="Times New Roman"/>
          <w:b/>
          <w:bCs/>
          <w:color w:val="000000"/>
          <w:sz w:val="24"/>
          <w:szCs w:val="24"/>
        </w:rPr>
        <w:fldChar w:fldCharType="end"/>
      </w:r>
    </w:p>
    <w:p w:rsidR="006B1CF5" w:rsidRDefault="006B1CF5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6B1CF5" w:rsidRDefault="006B1CF5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6B1CF5" w:rsidRDefault="006B1CF5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42126" w:rsidRDefault="00842126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42126" w:rsidRDefault="00842126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42126" w:rsidRDefault="00842126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42126" w:rsidRDefault="00842126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42126" w:rsidRDefault="00842126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42126" w:rsidRDefault="00842126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42126" w:rsidRDefault="00842126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42126" w:rsidRDefault="00842126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42126" w:rsidRDefault="00842126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42126" w:rsidRDefault="00842126" w:rsidP="00DB43E9">
      <w:pPr>
        <w:pStyle w:val="DaftarParagraf"/>
        <w:ind w:hanging="436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752661" w:rsidRPr="00752661" w:rsidRDefault="00752661" w:rsidP="00752661">
      <w:pPr>
        <w:jc w:val="center"/>
        <w:rPr>
          <w:rFonts w:ascii="Times New Roman" w:hAnsi="Times New Roman" w:cs="Times New Roman"/>
          <w:b/>
          <w:color w:val="000000"/>
          <w:sz w:val="72"/>
          <w:szCs w:val="72"/>
          <w:lang w:val="en-US"/>
        </w:rPr>
        <w:sectPr w:rsidR="00752661" w:rsidRPr="00752661" w:rsidSect="00A0561A">
          <w:headerReference w:type="default" r:id="rId10"/>
          <w:footerReference w:type="default" r:id="rId11"/>
          <w:pgSz w:w="12240" w:h="15840"/>
          <w:pgMar w:top="2268" w:right="1701" w:bottom="1701" w:left="2268" w:header="720" w:footer="720" w:gutter="0"/>
          <w:pgNumType w:start="115"/>
          <w:cols w:space="720"/>
          <w:docGrid w:linePitch="360"/>
        </w:sectPr>
      </w:pPr>
      <w:r>
        <w:rPr>
          <w:rFonts w:ascii="Times New Roman" w:hAnsi="Times New Roman" w:cs="Times New Roman"/>
          <w:b/>
          <w:color w:val="000000"/>
          <w:sz w:val="72"/>
          <w:szCs w:val="72"/>
        </w:rPr>
        <w:t>LAMPIRA</w:t>
      </w:r>
      <w:r w:rsidR="00C67821">
        <w:rPr>
          <w:rFonts w:ascii="Times New Roman" w:hAnsi="Times New Roman" w:cs="Times New Roman"/>
          <w:b/>
          <w:color w:val="000000"/>
          <w:sz w:val="72"/>
          <w:szCs w:val="72"/>
          <w:lang w:val="en-US"/>
        </w:rPr>
        <w:t>N</w:t>
      </w:r>
    </w:p>
    <w:p w:rsidR="006B1CF5" w:rsidRDefault="006B1CF5" w:rsidP="00DB43E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Lampiran 1</w:t>
      </w: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Sampel Perusahaan Sektor Basik Material</w:t>
      </w: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iode 2018-2022</w:t>
      </w:r>
    </w:p>
    <w:tbl>
      <w:tblPr>
        <w:tblStyle w:val="KisiTabel"/>
        <w:tblW w:w="0" w:type="auto"/>
        <w:tblInd w:w="1080" w:type="dxa"/>
        <w:tblLook w:val="04A0" w:firstRow="1" w:lastRow="0" w:firstColumn="1" w:lastColumn="0" w:noHBand="0" w:noVBand="1"/>
      </w:tblPr>
      <w:tblGrid>
        <w:gridCol w:w="871"/>
        <w:gridCol w:w="1559"/>
        <w:gridCol w:w="4253"/>
      </w:tblGrid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ode Saham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ma perusahaan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TM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eka Tambang Tbk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PLI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siaplast Industrindo Tbk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KAD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kadharma Internasional Tbk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P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docement Tunggal Prakarsa Tbk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SSP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eel Pipe Industry Of Indones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TLS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utan Luas Tbk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MBR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men Baturaja (persero) Tbk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MGR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men Indonesia (persero) Tbk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RSN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do Acidatama Tbk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DKI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deki Utama Tbk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TON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ijaya Karya Beton Tbk</w:t>
            </w:r>
          </w:p>
        </w:tc>
      </w:tr>
      <w:tr w:rsidR="006B1CF5" w:rsidTr="00DB43E9">
        <w:tc>
          <w:tcPr>
            <w:tcW w:w="871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559" w:type="dxa"/>
          </w:tcPr>
          <w:p w:rsidR="006B1CF5" w:rsidRDefault="006B1CF5" w:rsidP="00DB43E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I</w:t>
            </w:r>
          </w:p>
        </w:tc>
        <w:tc>
          <w:tcPr>
            <w:tcW w:w="4253" w:type="dxa"/>
          </w:tcPr>
          <w:p w:rsidR="006B1CF5" w:rsidRDefault="006B1CF5" w:rsidP="00DB43E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anwijaya Internasional Tbk</w:t>
            </w:r>
          </w:p>
        </w:tc>
      </w:tr>
    </w:tbl>
    <w:p w:rsidR="006B1CF5" w:rsidRPr="00F56563" w:rsidRDefault="006B1CF5" w:rsidP="00DB43E9">
      <w:pPr>
        <w:ind w:left="1080"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mber: Bursa Efek Indonesia</w:t>
      </w: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C67821" w:rsidRDefault="00C67821" w:rsidP="00DB43E9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C67821" w:rsidRDefault="00C67821" w:rsidP="00DB43E9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C67821" w:rsidRPr="00C67821" w:rsidRDefault="00C67821" w:rsidP="00DB43E9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Pr="007960D5" w:rsidRDefault="006B1CF5" w:rsidP="007960D5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Default="006B1CF5" w:rsidP="00DB43E9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Lampiran 2</w:t>
      </w:r>
    </w:p>
    <w:p w:rsidR="006B1CF5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Perhitungan Tanggung Jawab Sosil Perusahaan</w:t>
      </w:r>
    </w:p>
    <w:p w:rsidR="006B1CF5" w:rsidRPr="00C0229A" w:rsidRDefault="006B1CF5" w:rsidP="00DB43E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iode 208-2022</w:t>
      </w:r>
    </w:p>
    <w:tbl>
      <w:tblPr>
        <w:tblStyle w:val="KisiTabel"/>
        <w:tblW w:w="0" w:type="auto"/>
        <w:tblInd w:w="2518" w:type="dxa"/>
        <w:tblLook w:val="04A0" w:firstRow="1" w:lastRow="0" w:firstColumn="1" w:lastColumn="0" w:noHBand="0" w:noVBand="1"/>
      </w:tblPr>
      <w:tblGrid>
        <w:gridCol w:w="3827"/>
      </w:tblGrid>
      <w:tr w:rsidR="006B1CF5" w:rsidTr="00DB43E9">
        <w:trPr>
          <w:trHeight w:val="612"/>
        </w:trPr>
        <w:tc>
          <w:tcPr>
            <w:tcW w:w="3827" w:type="dxa"/>
          </w:tcPr>
          <w:p w:rsidR="006B1CF5" w:rsidRPr="00B04C1A" w:rsidRDefault="006B1CF5" w:rsidP="00DB43E9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CSRIj </w:t>
            </w:r>
            <w:r w:rsidRPr="00B04C1A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= </w:t>
            </w:r>
            <m:oMath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Jumlah Item Yang diungkapkan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Jumlah Item</m:t>
                  </m:r>
                </m:den>
              </m:f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ab/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ab/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ab/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ab/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ab/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ab/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ab/>
            </w:r>
          </w:p>
        </w:tc>
      </w:tr>
    </w:tbl>
    <w:p w:rsidR="006B1CF5" w:rsidRDefault="006B1CF5" w:rsidP="00DB43E9">
      <w:pPr>
        <w:tabs>
          <w:tab w:val="left" w:pos="4728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Style w:val="KisiTabel"/>
        <w:tblW w:w="0" w:type="auto"/>
        <w:tblInd w:w="817" w:type="dxa"/>
        <w:tblLook w:val="04A0" w:firstRow="1" w:lastRow="0" w:firstColumn="1" w:lastColumn="0" w:noHBand="0" w:noVBand="1"/>
      </w:tblPr>
      <w:tblGrid>
        <w:gridCol w:w="676"/>
        <w:gridCol w:w="1309"/>
        <w:gridCol w:w="850"/>
        <w:gridCol w:w="1276"/>
        <w:gridCol w:w="1417"/>
        <w:gridCol w:w="1276"/>
      </w:tblGrid>
      <w:tr w:rsidR="006B1CF5" w:rsidRPr="00B04C1A" w:rsidTr="00DB43E9">
        <w:trPr>
          <w:trHeight w:val="630"/>
        </w:trPr>
        <w:tc>
          <w:tcPr>
            <w:tcW w:w="676" w:type="dxa"/>
            <w:hideMark/>
          </w:tcPr>
          <w:p w:rsidR="006B1CF5" w:rsidRPr="00B04C1A" w:rsidRDefault="006B1CF5" w:rsidP="00DB43E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04C1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1309" w:type="dxa"/>
            <w:hideMark/>
          </w:tcPr>
          <w:p w:rsidR="006B1CF5" w:rsidRPr="00B04C1A" w:rsidRDefault="006B1CF5" w:rsidP="00DB43E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ode </w:t>
            </w:r>
            <w:r w:rsidRPr="00B04C1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sahaan</w:t>
            </w:r>
          </w:p>
        </w:tc>
        <w:tc>
          <w:tcPr>
            <w:tcW w:w="850" w:type="dxa"/>
            <w:hideMark/>
          </w:tcPr>
          <w:p w:rsidR="006B1CF5" w:rsidRPr="00B04C1A" w:rsidRDefault="006B1CF5" w:rsidP="00DB43E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04C1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276" w:type="dxa"/>
            <w:hideMark/>
          </w:tcPr>
          <w:p w:rsidR="006B1CF5" w:rsidRPr="00B04C1A" w:rsidRDefault="006B1CF5" w:rsidP="00DB43E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04C1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ml. Item CSR</w:t>
            </w:r>
          </w:p>
        </w:tc>
        <w:tc>
          <w:tcPr>
            <w:tcW w:w="1417" w:type="dxa"/>
            <w:hideMark/>
          </w:tcPr>
          <w:p w:rsidR="006B1CF5" w:rsidRPr="00B04C1A" w:rsidRDefault="006B1CF5" w:rsidP="00DB43E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04C1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 Item GRI-4</w:t>
            </w:r>
          </w:p>
        </w:tc>
        <w:tc>
          <w:tcPr>
            <w:tcW w:w="1276" w:type="dxa"/>
            <w:hideMark/>
          </w:tcPr>
          <w:p w:rsidR="006B1CF5" w:rsidRPr="00B04C1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B04C1A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CSRI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ANTM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08791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74725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318681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85714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45054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APLI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64835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86813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75824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75824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75824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EKAD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307692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1978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42857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64835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63736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INTP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31868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53846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53846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74725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307692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ISSP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2087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64835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31868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42857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97802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LTLS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53846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3076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53846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86813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85714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SMBR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96703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74725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96703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384615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351648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SMGR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2087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2087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2087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31868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74725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SRSN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53846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2087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42857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42857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97802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MDKI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34065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96703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52747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34065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307692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WTON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186813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34065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3076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63736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340659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309" w:type="dxa"/>
            <w:vMerge w:val="restart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INCI</w:t>
            </w: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74725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63736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74725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63736</w:t>
            </w:r>
          </w:p>
        </w:tc>
      </w:tr>
      <w:tr w:rsidR="006B1CF5" w:rsidRPr="00C0229A" w:rsidTr="00DB43E9">
        <w:trPr>
          <w:trHeight w:val="300"/>
        </w:trPr>
        <w:tc>
          <w:tcPr>
            <w:tcW w:w="676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09" w:type="dxa"/>
            <w:vMerge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0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1417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91</w:t>
            </w:r>
          </w:p>
        </w:tc>
        <w:tc>
          <w:tcPr>
            <w:tcW w:w="1276" w:type="dxa"/>
            <w:noWrap/>
            <w:hideMark/>
          </w:tcPr>
          <w:p w:rsidR="006B1CF5" w:rsidRPr="00C0229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0229A">
              <w:rPr>
                <w:rFonts w:ascii="Calibri" w:eastAsia="Times New Roman" w:hAnsi="Calibri" w:cs="Calibri"/>
                <w:color w:val="000000"/>
              </w:rPr>
              <w:t>0.21978</w:t>
            </w:r>
          </w:p>
        </w:tc>
      </w:tr>
    </w:tbl>
    <w:p w:rsidR="006B1CF5" w:rsidRPr="007960D5" w:rsidRDefault="007960D5" w:rsidP="007960D5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Sumber: www.idx.co.id </w:t>
      </w: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Lampiran 3</w:t>
      </w: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Perhitungan Kinerja Keuangan</w:t>
      </w: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iode 2018-2022</w:t>
      </w:r>
    </w:p>
    <w:tbl>
      <w:tblPr>
        <w:tblStyle w:val="KisiTabel"/>
        <w:tblW w:w="0" w:type="auto"/>
        <w:tblInd w:w="2802" w:type="dxa"/>
        <w:tblLook w:val="04A0" w:firstRow="1" w:lastRow="0" w:firstColumn="1" w:lastColumn="0" w:noHBand="0" w:noVBand="1"/>
      </w:tblPr>
      <w:tblGrid>
        <w:gridCol w:w="3118"/>
      </w:tblGrid>
      <w:tr w:rsidR="006B1CF5" w:rsidTr="00DB43E9">
        <w:tc>
          <w:tcPr>
            <w:tcW w:w="3118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ROA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Laba Bersih 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Total Asset</m:t>
                  </m:r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 ×100%</m:t>
              </m:r>
            </m:oMath>
          </w:p>
        </w:tc>
      </w:tr>
    </w:tbl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KisiTabel"/>
        <w:tblW w:w="0" w:type="auto"/>
        <w:tblInd w:w="108" w:type="dxa"/>
        <w:tblLook w:val="04A0" w:firstRow="1" w:lastRow="0" w:firstColumn="1" w:lastColumn="0" w:noHBand="0" w:noVBand="1"/>
      </w:tblPr>
      <w:tblGrid>
        <w:gridCol w:w="567"/>
        <w:gridCol w:w="1276"/>
        <w:gridCol w:w="992"/>
        <w:gridCol w:w="1560"/>
        <w:gridCol w:w="1701"/>
        <w:gridCol w:w="850"/>
        <w:gridCol w:w="1276"/>
      </w:tblGrid>
      <w:tr w:rsidR="006B1CF5" w:rsidRPr="00B91953" w:rsidTr="00C67821">
        <w:trPr>
          <w:trHeight w:val="300"/>
        </w:trPr>
        <w:tc>
          <w:tcPr>
            <w:tcW w:w="567" w:type="dxa"/>
            <w:noWrap/>
            <w:hideMark/>
          </w:tcPr>
          <w:p w:rsidR="006B1CF5" w:rsidRPr="00B91953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1276" w:type="dxa"/>
            <w:noWrap/>
            <w:hideMark/>
          </w:tcPr>
          <w:p w:rsidR="006B1CF5" w:rsidRPr="00B91953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Perusahaan</w:t>
            </w:r>
          </w:p>
        </w:tc>
        <w:tc>
          <w:tcPr>
            <w:tcW w:w="992" w:type="dxa"/>
            <w:noWrap/>
            <w:hideMark/>
          </w:tcPr>
          <w:p w:rsidR="006B1CF5" w:rsidRPr="00B91953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Tahun</w:t>
            </w:r>
          </w:p>
        </w:tc>
        <w:tc>
          <w:tcPr>
            <w:tcW w:w="1560" w:type="dxa"/>
            <w:noWrap/>
            <w:hideMark/>
          </w:tcPr>
          <w:p w:rsidR="006B1CF5" w:rsidRPr="00B91953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Laba Bersih</w:t>
            </w:r>
          </w:p>
        </w:tc>
        <w:tc>
          <w:tcPr>
            <w:tcW w:w="1701" w:type="dxa"/>
            <w:noWrap/>
            <w:hideMark/>
          </w:tcPr>
          <w:p w:rsidR="006B1CF5" w:rsidRPr="00B91953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Total Asset</w:t>
            </w:r>
          </w:p>
        </w:tc>
        <w:tc>
          <w:tcPr>
            <w:tcW w:w="850" w:type="dxa"/>
            <w:noWrap/>
            <w:hideMark/>
          </w:tcPr>
          <w:p w:rsidR="006B1CF5" w:rsidRPr="00B91953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%</w:t>
            </w:r>
          </w:p>
        </w:tc>
        <w:tc>
          <w:tcPr>
            <w:tcW w:w="1276" w:type="dxa"/>
            <w:noWrap/>
            <w:hideMark/>
          </w:tcPr>
          <w:p w:rsidR="006B1CF5" w:rsidRPr="00B91953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ROA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ANTM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87442659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3306390807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63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9385203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0194907730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4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14935369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1729512995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62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861740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2916154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66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820964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363727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36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APLI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3496671376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.03177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67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588681370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.19265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29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642402566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.06441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8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3227293962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.31281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39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659913668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.68542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95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EKAD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404518776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8.53267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68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7407572552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.68234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99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5929070814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.08198E+1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87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.0849E+1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.16556E+1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31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8079793279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.22129E+1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39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INTP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145957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778556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12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835305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7707749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62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806337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734467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61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788496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6136114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84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842434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5706169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17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ISSP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874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6494070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5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85694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6424507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89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75835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6078604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89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8506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09732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83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05849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40593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13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LTLS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3314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631844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69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25747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863204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85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18196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52430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14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11410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6226014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0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40580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6094139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9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SMBR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607472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538079503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37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0073855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71270204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26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98167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737175560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1817305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817745619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9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4827889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211248525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2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SMGR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185704236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1155890227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23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37123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9807067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97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67434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8006244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4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82347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6504240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2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49908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8296001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1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SRSN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8735092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6867772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64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2829128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779246858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0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4152245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06846895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87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6542985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60162908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6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3640328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87660230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84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MDKI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3788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14065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70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2859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23795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56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0085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73684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12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885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85400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94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8417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45929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67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WTON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.8664E+1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8.88178E+1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8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.10712E+1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.03379E+13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94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.23147E+1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8.50902E+1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5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81437957569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8.92818E+1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1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.2106E+1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9.44753E+12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8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276" w:type="dxa"/>
            <w:vMerge w:val="restart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INCI</w:t>
            </w: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667567370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.91363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26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381173662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.05445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41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30071380873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.44866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76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1036924395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5.10699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16%</w:t>
            </w:r>
          </w:p>
        </w:tc>
      </w:tr>
      <w:tr w:rsidR="00C67821" w:rsidRPr="00B91953" w:rsidTr="00C67821">
        <w:trPr>
          <w:trHeight w:val="300"/>
        </w:trPr>
        <w:tc>
          <w:tcPr>
            <w:tcW w:w="567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76" w:type="dxa"/>
            <w:vMerge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2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6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24502371311</w:t>
            </w:r>
          </w:p>
        </w:tc>
        <w:tc>
          <w:tcPr>
            <w:tcW w:w="1701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4.96011E+11</w:t>
            </w:r>
          </w:p>
        </w:tc>
        <w:tc>
          <w:tcPr>
            <w:tcW w:w="850" w:type="dxa"/>
            <w:noWrap/>
            <w:hideMark/>
          </w:tcPr>
          <w:p w:rsidR="00C67821" w:rsidRPr="00B91953" w:rsidRDefault="00C67821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91953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76" w:type="dxa"/>
            <w:noWrap/>
            <w:vAlign w:val="bottom"/>
            <w:hideMark/>
          </w:tcPr>
          <w:p w:rsidR="00C67821" w:rsidRDefault="00C67821" w:rsidP="00C6782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94%</w:t>
            </w:r>
          </w:p>
        </w:tc>
      </w:tr>
    </w:tbl>
    <w:p w:rsidR="006B1CF5" w:rsidRPr="007960D5" w:rsidRDefault="007960D5" w:rsidP="007960D5">
      <w:pPr>
        <w:tabs>
          <w:tab w:val="left" w:pos="6888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umber: </w:t>
      </w:r>
      <w:hyperlink r:id="rId12" w:history="1">
        <w:r w:rsidRPr="00291BFE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www.idx.co.id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Data diolah peneliti 2023</w:t>
      </w: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4</w:t>
      </w: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Perhitungan Dewan Komisaris</w:t>
      </w:r>
    </w:p>
    <w:tbl>
      <w:tblPr>
        <w:tblStyle w:val="KisiTabel"/>
        <w:tblW w:w="0" w:type="auto"/>
        <w:tblInd w:w="1668" w:type="dxa"/>
        <w:tblLook w:val="04A0" w:firstRow="1" w:lastRow="0" w:firstColumn="1" w:lastColumn="0" w:noHBand="0" w:noVBand="1"/>
      </w:tblPr>
      <w:tblGrid>
        <w:gridCol w:w="5103"/>
      </w:tblGrid>
      <w:tr w:rsidR="006B1CF5" w:rsidTr="00DB43E9">
        <w:tc>
          <w:tcPr>
            <w:tcW w:w="5103" w:type="dxa"/>
          </w:tcPr>
          <w:p w:rsidR="006B1CF5" w:rsidRPr="00B04C1A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wan Komisaris = 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∑ Anggota dewan komisaris</w:t>
            </w:r>
          </w:p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6B1CF5" w:rsidRDefault="006B1CF5" w:rsidP="00DB43E9">
      <w:pPr>
        <w:tabs>
          <w:tab w:val="left" w:pos="6888"/>
        </w:tabs>
        <w:jc w:val="center"/>
        <w:rPr>
          <w:rFonts w:ascii="Times New Roman" w:eastAsiaTheme="minorEastAsia" w:hAnsi="Times New Roman" w:cs="Times New Roman"/>
          <w:sz w:val="24"/>
          <w:szCs w:val="24"/>
        </w:rPr>
      </w:pPr>
    </w:p>
    <w:tbl>
      <w:tblPr>
        <w:tblStyle w:val="KisiTabel"/>
        <w:tblW w:w="0" w:type="auto"/>
        <w:tblInd w:w="534" w:type="dxa"/>
        <w:tblLook w:val="04A0" w:firstRow="1" w:lastRow="0" w:firstColumn="1" w:lastColumn="0" w:noHBand="0" w:noVBand="1"/>
      </w:tblPr>
      <w:tblGrid>
        <w:gridCol w:w="567"/>
        <w:gridCol w:w="1984"/>
        <w:gridCol w:w="1134"/>
        <w:gridCol w:w="936"/>
        <w:gridCol w:w="992"/>
        <w:gridCol w:w="992"/>
        <w:gridCol w:w="851"/>
      </w:tblGrid>
      <w:tr w:rsidR="006B1CF5" w:rsidTr="00DB43E9">
        <w:tc>
          <w:tcPr>
            <w:tcW w:w="567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984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ode Perusahaan</w:t>
            </w:r>
          </w:p>
        </w:tc>
        <w:tc>
          <w:tcPr>
            <w:tcW w:w="1134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936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992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992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1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ANTM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APLI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EKAD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INTP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ISSP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LTLS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7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SMBR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8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SMGR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9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SRSN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0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MDKI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1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WTON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6B1CF5" w:rsidRPr="00E7774A" w:rsidTr="00DB43E9">
        <w:trPr>
          <w:trHeight w:val="300"/>
        </w:trPr>
        <w:tc>
          <w:tcPr>
            <w:tcW w:w="567" w:type="dxa"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2.</w:t>
            </w:r>
          </w:p>
        </w:tc>
        <w:tc>
          <w:tcPr>
            <w:tcW w:w="198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INCI</w:t>
            </w:r>
          </w:p>
        </w:tc>
        <w:tc>
          <w:tcPr>
            <w:tcW w:w="1134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36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7774A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E7774A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</w:tbl>
    <w:p w:rsidR="006B1CF5" w:rsidRPr="007960D5" w:rsidRDefault="007960D5" w:rsidP="007960D5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Sumber: </w:t>
      </w:r>
      <w:hyperlink r:id="rId13" w:history="1">
        <w:r w:rsidRPr="00291BFE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www.idx.co.id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Data diolah peneliti 2023</w:t>
      </w: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88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5</w:t>
      </w:r>
    </w:p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Perhitungan Dewan Direksi</w:t>
      </w:r>
    </w:p>
    <w:tbl>
      <w:tblPr>
        <w:tblStyle w:val="KisiTabel"/>
        <w:tblW w:w="0" w:type="auto"/>
        <w:tblInd w:w="2235" w:type="dxa"/>
        <w:tblLook w:val="04A0" w:firstRow="1" w:lastRow="0" w:firstColumn="1" w:lastColumn="0" w:noHBand="0" w:noVBand="1"/>
      </w:tblPr>
      <w:tblGrid>
        <w:gridCol w:w="4536"/>
      </w:tblGrid>
      <w:tr w:rsidR="006B1CF5" w:rsidTr="00DB43E9">
        <w:tc>
          <w:tcPr>
            <w:tcW w:w="4536" w:type="dxa"/>
          </w:tcPr>
          <w:p w:rsidR="006B1CF5" w:rsidRPr="00241E18" w:rsidRDefault="006B1CF5" w:rsidP="00DB43E9">
            <w:pPr>
              <w:spacing w:line="480" w:lineRule="auto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Dewan Direksi = ∑ Anggota Dewan Direksi</w:t>
            </w:r>
          </w:p>
        </w:tc>
      </w:tr>
    </w:tbl>
    <w:p w:rsidR="006B1CF5" w:rsidRDefault="006B1CF5" w:rsidP="00DB43E9">
      <w:pPr>
        <w:tabs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KisiTabel"/>
        <w:tblW w:w="0" w:type="auto"/>
        <w:tblInd w:w="1101" w:type="dxa"/>
        <w:tblLook w:val="04A0" w:firstRow="1" w:lastRow="0" w:firstColumn="1" w:lastColumn="0" w:noHBand="0" w:noVBand="1"/>
      </w:tblPr>
      <w:tblGrid>
        <w:gridCol w:w="567"/>
        <w:gridCol w:w="1842"/>
        <w:gridCol w:w="709"/>
        <w:gridCol w:w="851"/>
        <w:gridCol w:w="850"/>
        <w:gridCol w:w="851"/>
        <w:gridCol w:w="708"/>
      </w:tblGrid>
      <w:tr w:rsidR="006B1CF5" w:rsidTr="00DB43E9">
        <w:tc>
          <w:tcPr>
            <w:tcW w:w="567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1842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ode Perusahaan</w:t>
            </w:r>
          </w:p>
        </w:tc>
        <w:tc>
          <w:tcPr>
            <w:tcW w:w="709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51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850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1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708" w:type="dxa"/>
          </w:tcPr>
          <w:p w:rsidR="006B1CF5" w:rsidRDefault="006B1CF5" w:rsidP="00DB43E9">
            <w:pPr>
              <w:tabs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ANTM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APLI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EKAD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INTP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ISSP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LTLS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7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SMBR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8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SMGR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9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SRSN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0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MDKI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1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WTON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6B1CF5" w:rsidRPr="00241E18" w:rsidTr="00DB43E9">
        <w:trPr>
          <w:trHeight w:val="300"/>
        </w:trPr>
        <w:tc>
          <w:tcPr>
            <w:tcW w:w="567" w:type="dxa"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2.</w:t>
            </w:r>
          </w:p>
        </w:tc>
        <w:tc>
          <w:tcPr>
            <w:tcW w:w="1842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INCI</w:t>
            </w:r>
          </w:p>
        </w:tc>
        <w:tc>
          <w:tcPr>
            <w:tcW w:w="709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noWrap/>
            <w:hideMark/>
          </w:tcPr>
          <w:p w:rsidR="006B1CF5" w:rsidRPr="00241E18" w:rsidRDefault="006B1CF5" w:rsidP="00DB43E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E1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</w:tbl>
    <w:p w:rsidR="006B1CF5" w:rsidRDefault="000A6AD7" w:rsidP="000A6AD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     Sumber: </w:t>
      </w:r>
      <w:hyperlink r:id="rId14" w:history="1">
        <w:r w:rsidRPr="00291BFE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www.idx.co.id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Data diolah peneliti 2023</w:t>
      </w:r>
      <w:r w:rsidR="006B1CF5">
        <w:rPr>
          <w:rFonts w:ascii="Times New Roman" w:hAnsi="Times New Roman" w:cs="Times New Roman"/>
          <w:sz w:val="24"/>
          <w:szCs w:val="24"/>
        </w:rPr>
        <w:tab/>
      </w: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6</w:t>
      </w:r>
    </w:p>
    <w:p w:rsidR="006B1CF5" w:rsidRDefault="006B1CF5" w:rsidP="00DB43E9">
      <w:pPr>
        <w:tabs>
          <w:tab w:val="left" w:pos="6050"/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Jumlah Anggota Komite Audit</w:t>
      </w:r>
    </w:p>
    <w:tbl>
      <w:tblPr>
        <w:tblStyle w:val="KisiTabel"/>
        <w:tblW w:w="0" w:type="auto"/>
        <w:tblInd w:w="2093" w:type="dxa"/>
        <w:tblLook w:val="04A0" w:firstRow="1" w:lastRow="0" w:firstColumn="1" w:lastColumn="0" w:noHBand="0" w:noVBand="1"/>
      </w:tblPr>
      <w:tblGrid>
        <w:gridCol w:w="4394"/>
      </w:tblGrid>
      <w:tr w:rsidR="006B1CF5" w:rsidTr="00DB43E9">
        <w:tc>
          <w:tcPr>
            <w:tcW w:w="4394" w:type="dxa"/>
          </w:tcPr>
          <w:p w:rsidR="006B1CF5" w:rsidRPr="00EA0FA4" w:rsidRDefault="006B1CF5" w:rsidP="00DB43E9">
            <w:pPr>
              <w:spacing w:line="480" w:lineRule="auto"/>
              <w:ind w:left="34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Komite Audit = ∑ Anggota Komite Audit</w:t>
            </w:r>
          </w:p>
        </w:tc>
      </w:tr>
    </w:tbl>
    <w:p w:rsidR="006B1CF5" w:rsidRDefault="006B1CF5" w:rsidP="00DB43E9">
      <w:pPr>
        <w:tabs>
          <w:tab w:val="left" w:pos="6050"/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KisiTabel"/>
        <w:tblW w:w="0" w:type="auto"/>
        <w:tblInd w:w="959" w:type="dxa"/>
        <w:tblLook w:val="04A0" w:firstRow="1" w:lastRow="0" w:firstColumn="1" w:lastColumn="0" w:noHBand="0" w:noVBand="1"/>
      </w:tblPr>
      <w:tblGrid>
        <w:gridCol w:w="850"/>
        <w:gridCol w:w="1560"/>
        <w:gridCol w:w="850"/>
        <w:gridCol w:w="851"/>
        <w:gridCol w:w="850"/>
        <w:gridCol w:w="900"/>
        <w:gridCol w:w="801"/>
      </w:tblGrid>
      <w:tr w:rsidR="006B1CF5" w:rsidRPr="00EA0FA4" w:rsidTr="00DB43E9">
        <w:trPr>
          <w:trHeight w:val="300"/>
        </w:trPr>
        <w:tc>
          <w:tcPr>
            <w:tcW w:w="850" w:type="dxa"/>
            <w:noWrap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560" w:type="dxa"/>
            <w:noWrap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ode Perusahaan</w:t>
            </w:r>
          </w:p>
        </w:tc>
        <w:tc>
          <w:tcPr>
            <w:tcW w:w="850" w:type="dxa"/>
            <w:noWrap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51" w:type="dxa"/>
            <w:noWrap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850" w:type="dxa"/>
            <w:noWrap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900" w:type="dxa"/>
            <w:noWrap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01" w:type="dxa"/>
            <w:noWrap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ANTM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APLI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EKAD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INTP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ISSP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LTLS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SMBR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SMGR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SRSN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MDKI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WTON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B1CF5" w:rsidRPr="00EA0FA4" w:rsidTr="00DB43E9">
        <w:trPr>
          <w:trHeight w:val="300"/>
        </w:trPr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56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INCI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hideMark/>
          </w:tcPr>
          <w:p w:rsidR="006B1CF5" w:rsidRPr="00EA0FA4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0FA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</w:tbl>
    <w:p w:rsidR="000A6AD7" w:rsidRDefault="000A6AD7" w:rsidP="000A6AD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Sumber: </w:t>
      </w:r>
      <w:hyperlink r:id="rId15" w:history="1">
        <w:r w:rsidRPr="00291BFE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www.idx.co.id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Data diolah peneliti 2023</w:t>
      </w:r>
      <w:r>
        <w:rPr>
          <w:rFonts w:ascii="Times New Roman" w:hAnsi="Times New Roman" w:cs="Times New Roman"/>
          <w:sz w:val="24"/>
          <w:szCs w:val="24"/>
        </w:rPr>
        <w:tab/>
      </w:r>
    </w:p>
    <w:p w:rsidR="000A6AD7" w:rsidRDefault="000A6AD7" w:rsidP="000A6AD7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Pr="000A6AD7" w:rsidRDefault="006B1CF5" w:rsidP="000A6AD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Default="006B1CF5" w:rsidP="00DB43E9">
      <w:pPr>
        <w:tabs>
          <w:tab w:val="left" w:pos="6050"/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Pr="000A6AD7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7</w:t>
      </w:r>
    </w:p>
    <w:p w:rsidR="006B1CF5" w:rsidRDefault="006B1CF5" w:rsidP="00DB43E9">
      <w:pPr>
        <w:tabs>
          <w:tab w:val="left" w:pos="6050"/>
          <w:tab w:val="left" w:pos="6888"/>
        </w:tabs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Perhitungan Nilai Perusahaan</w:t>
      </w:r>
    </w:p>
    <w:tbl>
      <w:tblPr>
        <w:tblStyle w:val="KisiTabel"/>
        <w:tblW w:w="0" w:type="auto"/>
        <w:tblInd w:w="1242" w:type="dxa"/>
        <w:tblLook w:val="04A0" w:firstRow="1" w:lastRow="0" w:firstColumn="1" w:lastColumn="0" w:noHBand="0" w:noVBand="1"/>
      </w:tblPr>
      <w:tblGrid>
        <w:gridCol w:w="6237"/>
      </w:tblGrid>
      <w:tr w:rsidR="006B1CF5" w:rsidTr="00DB43E9">
        <w:trPr>
          <w:trHeight w:val="526"/>
        </w:trPr>
        <w:tc>
          <w:tcPr>
            <w:tcW w:w="6237" w:type="dxa"/>
          </w:tcPr>
          <w:p w:rsidR="006B1CF5" w:rsidRPr="00EC0E14" w:rsidRDefault="006B1CF5" w:rsidP="00DB43E9">
            <w:pPr>
              <w:spacing w:line="480" w:lineRule="auto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EC0E14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Tobin’s Q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Harga Penutupan x Jumlah Saham Beredar+Total Hutang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otal Asset</m:t>
                  </m:r>
                </m:den>
              </m:f>
            </m:oMath>
          </w:p>
        </w:tc>
      </w:tr>
    </w:tbl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Style w:val="KisiTabel"/>
        <w:tblW w:w="9356" w:type="dxa"/>
        <w:tblInd w:w="-459" w:type="dxa"/>
        <w:tblLayout w:type="fixed"/>
        <w:tblLook w:val="04A0" w:firstRow="1" w:lastRow="0" w:firstColumn="1" w:lastColumn="0" w:noHBand="0" w:noVBand="1"/>
      </w:tblPr>
      <w:tblGrid>
        <w:gridCol w:w="567"/>
        <w:gridCol w:w="993"/>
        <w:gridCol w:w="850"/>
        <w:gridCol w:w="1276"/>
        <w:gridCol w:w="1417"/>
        <w:gridCol w:w="1560"/>
        <w:gridCol w:w="1559"/>
        <w:gridCol w:w="1134"/>
      </w:tblGrid>
      <w:tr w:rsidR="006B1CF5" w:rsidRPr="007D37AE" w:rsidTr="00DB43E9">
        <w:trPr>
          <w:trHeight w:val="525"/>
        </w:trPr>
        <w:tc>
          <w:tcPr>
            <w:tcW w:w="567" w:type="dxa"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993" w:type="dxa"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ode</w:t>
            </w:r>
          </w:p>
        </w:tc>
        <w:tc>
          <w:tcPr>
            <w:tcW w:w="850" w:type="dxa"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</w:p>
        </w:tc>
        <w:tc>
          <w:tcPr>
            <w:tcW w:w="1276" w:type="dxa"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Harga Saham Penutupan</w:t>
            </w:r>
          </w:p>
        </w:tc>
        <w:tc>
          <w:tcPr>
            <w:tcW w:w="1417" w:type="dxa"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Jumlah Saham Beredar</w:t>
            </w:r>
          </w:p>
        </w:tc>
        <w:tc>
          <w:tcPr>
            <w:tcW w:w="1560" w:type="dxa"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Total Hutang</w:t>
            </w:r>
          </w:p>
        </w:tc>
        <w:tc>
          <w:tcPr>
            <w:tcW w:w="1559" w:type="dxa"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Total Asset</w:t>
            </w:r>
          </w:p>
        </w:tc>
        <w:tc>
          <w:tcPr>
            <w:tcW w:w="1134" w:type="dxa"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Tobins'Q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ANTM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6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4030765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3567160084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3306390807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592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4030765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2061488555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0194907730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6797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3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4030765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2690063970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.17295E+15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86544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25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4030765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2079056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2916154000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4300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8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4030765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925212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3637271000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4183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APLI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626714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.98993E+11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03177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0.8216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79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626714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.06523E+11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.19265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7436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8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626714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.0045E+11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.06441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5701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626714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.00246E+11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.31281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1518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8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154799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89587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.68542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2801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EKAD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8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95775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.28685E+11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.53267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0530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9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95775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.15691E+11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.68234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1891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95775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29617262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.08198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0.57887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.51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95775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.35165E+11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.16556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1686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78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93875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08445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.00997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2126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INTP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845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681231699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566973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.77886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4412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02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681231699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627488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.77077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2764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447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681231699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168424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.73447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4867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210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681231699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515150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.61361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70426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90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431073399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139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.57062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2138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ISSP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185992035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578654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.49407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2950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185992035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325841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.42451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0580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185992035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741202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.0766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89211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98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185992035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310209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.09732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0297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46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185992035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261396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.40593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386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LTLS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1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56000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193399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.31844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5184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1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56000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703024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8632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6230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9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56000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281180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5243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3837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1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56000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523650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.22601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7915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39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56000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107428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.09414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5581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SMBR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75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932534336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64408447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53808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138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4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932534336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88977112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57127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8481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068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932534336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329200953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73718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8493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2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932534336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351501095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81775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5891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86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932534336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124332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21125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3570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SMGR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150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93152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8419594705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11559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3378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200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93152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3915143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.98071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9187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242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93152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0571674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.80062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4478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25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93152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4940122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.65042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6210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57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751540089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3270653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.296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350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SRSN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02000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8989195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.86777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5253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02000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64646295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.79247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2566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02000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18959497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.06847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8537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02000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51955480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.60163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0.38522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0200000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18260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.76602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5710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MDKI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7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530150002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2613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.14065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4274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9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530150002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9397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.96904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6608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32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530150002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370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.73684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0.84112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4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530150002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0106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.854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3082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8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530150002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05711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.04593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243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WTON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76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7154666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74497E+12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.88178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1578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7154666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.82945E+12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.03379E+13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.0399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86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7154666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11844E+12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.50902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968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46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7154666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4803E+12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.92818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5395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1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8715466600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809708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.44753E+12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7620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993" w:type="dxa"/>
            <w:vMerge w:val="restart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INCI</w:t>
            </w: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7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6121237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140278158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3.91363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063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18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6121237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5232258479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.05445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6308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905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6121237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5990820673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.44866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6979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6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6121237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.31139E+11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5.10699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7183</w:t>
            </w:r>
          </w:p>
        </w:tc>
      </w:tr>
      <w:tr w:rsidR="006B1CF5" w:rsidRPr="007D37AE" w:rsidTr="00DB43E9">
        <w:trPr>
          <w:trHeight w:val="300"/>
        </w:trPr>
        <w:tc>
          <w:tcPr>
            <w:tcW w:w="567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vMerge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2022</w:t>
            </w:r>
          </w:p>
        </w:tc>
        <w:tc>
          <w:tcPr>
            <w:tcW w:w="1276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680</w:t>
            </w:r>
          </w:p>
        </w:tc>
        <w:tc>
          <w:tcPr>
            <w:tcW w:w="1417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196121237</w:t>
            </w:r>
          </w:p>
        </w:tc>
        <w:tc>
          <w:tcPr>
            <w:tcW w:w="1560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79040070257</w:t>
            </w:r>
          </w:p>
        </w:tc>
        <w:tc>
          <w:tcPr>
            <w:tcW w:w="1559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D37AE">
              <w:rPr>
                <w:rFonts w:ascii="Times New Roman" w:hAnsi="Times New Roman" w:cs="Times New Roman"/>
                <w:sz w:val="24"/>
                <w:szCs w:val="24"/>
              </w:rPr>
              <w:t>4.96011E+11</w:t>
            </w:r>
          </w:p>
        </w:tc>
        <w:tc>
          <w:tcPr>
            <w:tcW w:w="1134" w:type="dxa"/>
            <w:noWrap/>
            <w:hideMark/>
          </w:tcPr>
          <w:p w:rsidR="006B1CF5" w:rsidRPr="007D37AE" w:rsidRDefault="006B1CF5" w:rsidP="00DB43E9">
            <w:pPr>
              <w:tabs>
                <w:tab w:val="left" w:pos="6050"/>
                <w:tab w:val="left" w:pos="688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2822</w:t>
            </w:r>
          </w:p>
        </w:tc>
      </w:tr>
    </w:tbl>
    <w:p w:rsidR="000A6AD7" w:rsidRDefault="000A6AD7" w:rsidP="000A6AD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umber: </w:t>
      </w:r>
      <w:hyperlink r:id="rId16" w:history="1">
        <w:r w:rsidRPr="00291BFE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www.idx.co.id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Data diolah peneliti 2023</w:t>
      </w:r>
      <w:r>
        <w:rPr>
          <w:rFonts w:ascii="Times New Roman" w:hAnsi="Times New Roman" w:cs="Times New Roman"/>
          <w:sz w:val="24"/>
          <w:szCs w:val="24"/>
        </w:rPr>
        <w:tab/>
      </w:r>
    </w:p>
    <w:p w:rsidR="000A6AD7" w:rsidRDefault="000A6AD7" w:rsidP="000A6AD7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3F2E92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0A6AD7" w:rsidRPr="003F2E92" w:rsidRDefault="000A6AD7" w:rsidP="003F2E92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Default="006B1CF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8</w:t>
      </w:r>
    </w:p>
    <w:p w:rsidR="006B1CF5" w:rsidRPr="003F2E92" w:rsidRDefault="006B1CF5" w:rsidP="003F2E92">
      <w:pPr>
        <w:tabs>
          <w:tab w:val="left" w:pos="6050"/>
          <w:tab w:val="left" w:pos="6888"/>
        </w:tabs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Hasil Uji Normalitas</w:t>
      </w:r>
    </w:p>
    <w:p w:rsidR="006B1CF5" w:rsidRDefault="006B1CF5" w:rsidP="000A6AD7">
      <w:pPr>
        <w:tabs>
          <w:tab w:val="left" w:pos="6050"/>
          <w:tab w:val="left" w:pos="6888"/>
        </w:tabs>
        <w:spacing w:after="0"/>
        <w:ind w:firstLine="993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inline distT="0" distB="0" distL="0" distR="0" wp14:anchorId="5F9FB398" wp14:editId="0CB9A6F0">
            <wp:extent cx="4892721" cy="2900149"/>
            <wp:effectExtent l="0" t="0" r="317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605" cy="2902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A6AD7" w:rsidRPr="00916A74" w:rsidRDefault="000A6AD7" w:rsidP="000A6AD7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6B1CF5" w:rsidRDefault="006B1CF5" w:rsidP="000A6AD7">
      <w:pPr>
        <w:spacing w:after="0"/>
        <w:ind w:firstLine="142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:rsidR="006B1CF5" w:rsidRDefault="006B1CF5" w:rsidP="000A6AD7">
      <w:pPr>
        <w:spacing w:after="0" w:line="240" w:lineRule="auto"/>
        <w:ind w:firstLine="142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inline distT="0" distB="0" distL="0" distR="0" wp14:anchorId="7393E8BC" wp14:editId="0C54666B">
            <wp:extent cx="5230571" cy="2409092"/>
            <wp:effectExtent l="0" t="0" r="825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6214" cy="24116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A6AD7" w:rsidRPr="00916A74" w:rsidRDefault="000A6AD7" w:rsidP="000A6AD7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6B1CF5" w:rsidRDefault="006B1CF5" w:rsidP="000A6AD7">
      <w:pPr>
        <w:tabs>
          <w:tab w:val="left" w:pos="6050"/>
          <w:tab w:val="left" w:pos="6888"/>
        </w:tabs>
        <w:ind w:firstLine="142"/>
        <w:jc w:val="center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tabs>
          <w:tab w:val="left" w:pos="6050"/>
          <w:tab w:val="left" w:pos="6888"/>
        </w:tabs>
        <w:ind w:firstLine="142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0A6AD7">
      <w:pPr>
        <w:tabs>
          <w:tab w:val="left" w:pos="6050"/>
          <w:tab w:val="left" w:pos="6888"/>
        </w:tabs>
        <w:spacing w:after="0" w:line="240" w:lineRule="auto"/>
        <w:ind w:firstLine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inline distT="0" distB="0" distL="0" distR="0" wp14:anchorId="19C7640B" wp14:editId="1155C42E">
            <wp:extent cx="4830793" cy="2639683"/>
            <wp:effectExtent l="0" t="0" r="8255" b="889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0793" cy="26396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A6AD7" w:rsidRPr="00916A74" w:rsidRDefault="000A6AD7" w:rsidP="000A6AD7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6B1CF5" w:rsidRDefault="006B1CF5" w:rsidP="000A6AD7">
      <w:pPr>
        <w:tabs>
          <w:tab w:val="left" w:pos="6050"/>
          <w:tab w:val="left" w:pos="6888"/>
        </w:tabs>
        <w:spacing w:after="0" w:line="240" w:lineRule="auto"/>
        <w:ind w:firstLine="426"/>
        <w:rPr>
          <w:rFonts w:ascii="Times New Roman" w:hAnsi="Times New Roman" w:cs="Times New Roman"/>
          <w:sz w:val="24"/>
          <w:szCs w:val="24"/>
        </w:rPr>
      </w:pPr>
    </w:p>
    <w:p w:rsidR="006B1CF5" w:rsidRPr="00547C47" w:rsidRDefault="006B1CF5" w:rsidP="00DB43E9">
      <w:pPr>
        <w:autoSpaceDE w:val="0"/>
        <w:autoSpaceDN w:val="0"/>
        <w:adjustRightInd w:val="0"/>
        <w:spacing w:after="0" w:line="240" w:lineRule="auto"/>
        <w:ind w:left="1440" w:firstLine="720"/>
        <w:rPr>
          <w:rFonts w:ascii="Times New Roman" w:hAnsi="Times New Roman" w:cs="Times New Roman"/>
          <w:sz w:val="18"/>
          <w:szCs w:val="18"/>
        </w:rPr>
      </w:pPr>
      <w:r w:rsidRPr="00547C47">
        <w:rPr>
          <w:rFonts w:ascii="Arial" w:hAnsi="Arial" w:cs="Arial"/>
          <w:b/>
          <w:bCs/>
          <w:color w:val="010205"/>
          <w:sz w:val="18"/>
          <w:szCs w:val="18"/>
        </w:rPr>
        <w:t>One-Sample Kolmogorov-Smirnov Test</w:t>
      </w:r>
    </w:p>
    <w:tbl>
      <w:tblPr>
        <w:tblW w:w="6036" w:type="dxa"/>
        <w:tblInd w:w="104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51"/>
        <w:gridCol w:w="1625"/>
        <w:gridCol w:w="1660"/>
      </w:tblGrid>
      <w:tr w:rsidR="006B1CF5" w:rsidRPr="00547C47" w:rsidTr="00B76C0E">
        <w:trPr>
          <w:cantSplit/>
        </w:trPr>
        <w:tc>
          <w:tcPr>
            <w:tcW w:w="4376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ind w:firstLine="1298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Unstandardized Residual</w:t>
            </w:r>
          </w:p>
        </w:tc>
      </w:tr>
      <w:tr w:rsidR="006B1CF5" w:rsidRPr="00547C47" w:rsidTr="00B76C0E">
        <w:trPr>
          <w:cantSplit/>
        </w:trPr>
        <w:tc>
          <w:tcPr>
            <w:tcW w:w="4376" w:type="dxa"/>
            <w:gridSpan w:val="2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547C47" w:rsidRDefault="006B1CF5" w:rsidP="00BA0184">
            <w:pPr>
              <w:tabs>
                <w:tab w:val="left" w:pos="2825"/>
              </w:tabs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  <w:r w:rsidR="00BA0184">
              <w:rPr>
                <w:rFonts w:ascii="Arial" w:hAnsi="Arial" w:cs="Arial"/>
                <w:color w:val="264A60"/>
                <w:sz w:val="18"/>
                <w:szCs w:val="18"/>
              </w:rPr>
              <w:tab/>
            </w:r>
          </w:p>
        </w:tc>
        <w:tc>
          <w:tcPr>
            <w:tcW w:w="1660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547C47" w:rsidTr="00B76C0E">
        <w:trPr>
          <w:cantSplit/>
        </w:trPr>
        <w:tc>
          <w:tcPr>
            <w:tcW w:w="2751" w:type="dxa"/>
            <w:vMerge w:val="restart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nil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Normal Parameters</w:t>
            </w:r>
            <w:r w:rsidRPr="00547C47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6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66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010205"/>
                <w:sz w:val="18"/>
                <w:szCs w:val="18"/>
              </w:rPr>
              <w:t>.0000000</w:t>
            </w:r>
          </w:p>
        </w:tc>
      </w:tr>
      <w:tr w:rsidR="006B1CF5" w:rsidRPr="00547C47" w:rsidTr="00B76C0E">
        <w:trPr>
          <w:cantSplit/>
        </w:trPr>
        <w:tc>
          <w:tcPr>
            <w:tcW w:w="2751" w:type="dxa"/>
            <w:vMerge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nil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66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010205"/>
                <w:sz w:val="18"/>
                <w:szCs w:val="18"/>
              </w:rPr>
              <w:t>1.02578259</w:t>
            </w:r>
          </w:p>
        </w:tc>
      </w:tr>
      <w:tr w:rsidR="006B1CF5" w:rsidRPr="00547C47" w:rsidTr="00B76C0E">
        <w:trPr>
          <w:cantSplit/>
        </w:trPr>
        <w:tc>
          <w:tcPr>
            <w:tcW w:w="2751" w:type="dxa"/>
            <w:vMerge w:val="restart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nil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6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Absolute</w:t>
            </w:r>
          </w:p>
        </w:tc>
        <w:tc>
          <w:tcPr>
            <w:tcW w:w="166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010205"/>
                <w:sz w:val="18"/>
                <w:szCs w:val="18"/>
              </w:rPr>
              <w:t>.089</w:t>
            </w:r>
          </w:p>
        </w:tc>
      </w:tr>
      <w:tr w:rsidR="006B1CF5" w:rsidRPr="00547C47" w:rsidTr="00B76C0E">
        <w:trPr>
          <w:cantSplit/>
        </w:trPr>
        <w:tc>
          <w:tcPr>
            <w:tcW w:w="2751" w:type="dxa"/>
            <w:vMerge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nil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66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010205"/>
                <w:sz w:val="18"/>
                <w:szCs w:val="18"/>
              </w:rPr>
              <w:t>.089</w:t>
            </w:r>
          </w:p>
        </w:tc>
      </w:tr>
      <w:tr w:rsidR="006B1CF5" w:rsidRPr="00547C47" w:rsidTr="00B76C0E">
        <w:trPr>
          <w:cantSplit/>
        </w:trPr>
        <w:tc>
          <w:tcPr>
            <w:tcW w:w="2751" w:type="dxa"/>
            <w:vMerge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nil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66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010205"/>
                <w:sz w:val="18"/>
                <w:szCs w:val="18"/>
              </w:rPr>
              <w:t>-.055</w:t>
            </w:r>
          </w:p>
        </w:tc>
      </w:tr>
      <w:tr w:rsidR="006B1CF5" w:rsidRPr="00547C47" w:rsidTr="00B76C0E">
        <w:trPr>
          <w:cantSplit/>
        </w:trPr>
        <w:tc>
          <w:tcPr>
            <w:tcW w:w="4376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66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010205"/>
                <w:sz w:val="18"/>
                <w:szCs w:val="18"/>
              </w:rPr>
              <w:t>.089</w:t>
            </w:r>
          </w:p>
        </w:tc>
      </w:tr>
      <w:tr w:rsidR="006B1CF5" w:rsidRPr="00547C47" w:rsidTr="00B76C0E">
        <w:trPr>
          <w:cantSplit/>
        </w:trPr>
        <w:tc>
          <w:tcPr>
            <w:tcW w:w="4376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264A60"/>
                <w:sz w:val="18"/>
                <w:szCs w:val="18"/>
              </w:rPr>
              <w:t>Asymp. Sig. (2-tailed)</w:t>
            </w:r>
          </w:p>
        </w:tc>
        <w:tc>
          <w:tcPr>
            <w:tcW w:w="1660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547C47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47C47">
              <w:rPr>
                <w:rFonts w:ascii="Arial" w:hAnsi="Arial" w:cs="Arial"/>
                <w:color w:val="010205"/>
                <w:sz w:val="18"/>
                <w:szCs w:val="18"/>
              </w:rPr>
              <w:t>.200</w:t>
            </w:r>
            <w:r w:rsidRPr="00547C47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c,d</w:t>
            </w:r>
          </w:p>
        </w:tc>
      </w:tr>
    </w:tbl>
    <w:p w:rsidR="006B1CF5" w:rsidRDefault="006B1CF5" w:rsidP="00DB43E9">
      <w:pPr>
        <w:pStyle w:val="DaftarParagraf"/>
        <w:rPr>
          <w:rFonts w:ascii="Arial" w:hAnsi="Arial" w:cs="Arial"/>
          <w:color w:val="010205"/>
          <w:sz w:val="18"/>
          <w:szCs w:val="18"/>
        </w:rPr>
      </w:pPr>
    </w:p>
    <w:p w:rsidR="006B1CF5" w:rsidRPr="00D22FAB" w:rsidRDefault="006B1CF5" w:rsidP="006B1CF5">
      <w:pPr>
        <w:pStyle w:val="DaftarParagraf"/>
        <w:numPr>
          <w:ilvl w:val="0"/>
          <w:numId w:val="42"/>
        </w:numPr>
        <w:spacing w:after="0" w:line="360" w:lineRule="auto"/>
        <w:ind w:firstLine="556"/>
        <w:rPr>
          <w:rFonts w:ascii="Arial" w:hAnsi="Arial" w:cs="Arial"/>
          <w:color w:val="010205"/>
          <w:sz w:val="18"/>
          <w:szCs w:val="18"/>
        </w:rPr>
      </w:pPr>
      <w:r w:rsidRPr="00D22FAB">
        <w:rPr>
          <w:rFonts w:ascii="Arial" w:hAnsi="Arial" w:cs="Arial"/>
          <w:color w:val="010205"/>
          <w:sz w:val="18"/>
          <w:szCs w:val="18"/>
        </w:rPr>
        <w:t>Test distribution is Normal.</w:t>
      </w:r>
    </w:p>
    <w:p w:rsidR="006B1CF5" w:rsidRPr="00D22FAB" w:rsidRDefault="006B1CF5" w:rsidP="00DB43E9">
      <w:pPr>
        <w:spacing w:after="0" w:line="360" w:lineRule="auto"/>
        <w:ind w:left="1276"/>
        <w:rPr>
          <w:rFonts w:ascii="Times New Roman" w:hAnsi="Times New Roman" w:cs="Times New Roman"/>
          <w:sz w:val="24"/>
          <w:szCs w:val="24"/>
        </w:rPr>
      </w:pPr>
      <w:r w:rsidRPr="00D22FAB">
        <w:rPr>
          <w:rFonts w:ascii="Arial" w:hAnsi="Arial" w:cs="Arial"/>
          <w:color w:val="010205"/>
          <w:sz w:val="18"/>
          <w:szCs w:val="18"/>
        </w:rPr>
        <w:t>b. Calculated from data.</w:t>
      </w:r>
    </w:p>
    <w:p w:rsidR="006B1CF5" w:rsidRPr="00D22FAB" w:rsidRDefault="006B1CF5" w:rsidP="00DB43E9">
      <w:pPr>
        <w:spacing w:after="0" w:line="360" w:lineRule="auto"/>
        <w:ind w:left="1276"/>
        <w:rPr>
          <w:rFonts w:ascii="Times New Roman" w:hAnsi="Times New Roman" w:cs="Times New Roman"/>
          <w:sz w:val="24"/>
          <w:szCs w:val="24"/>
        </w:rPr>
      </w:pPr>
      <w:r>
        <w:rPr>
          <w:rFonts w:ascii="Arial" w:hAnsi="Arial" w:cs="Arial"/>
          <w:color w:val="010205"/>
          <w:sz w:val="18"/>
          <w:szCs w:val="18"/>
        </w:rPr>
        <w:t>c.</w:t>
      </w:r>
      <w:r>
        <w:rPr>
          <w:rFonts w:ascii="Arial" w:hAnsi="Arial" w:cs="Arial"/>
          <w:color w:val="010205"/>
          <w:sz w:val="18"/>
          <w:szCs w:val="18"/>
        </w:rPr>
        <w:tab/>
      </w:r>
      <w:r w:rsidRPr="00D22FAB">
        <w:rPr>
          <w:rFonts w:ascii="Arial" w:hAnsi="Arial" w:cs="Arial"/>
          <w:color w:val="010205"/>
          <w:sz w:val="18"/>
          <w:szCs w:val="18"/>
        </w:rPr>
        <w:t>Lilliefors Significance Correction.</w:t>
      </w:r>
    </w:p>
    <w:p w:rsidR="006B1CF5" w:rsidRPr="003F2E92" w:rsidRDefault="006B1CF5" w:rsidP="00593701">
      <w:pPr>
        <w:spacing w:after="0"/>
        <w:ind w:left="1276"/>
        <w:rPr>
          <w:rFonts w:ascii="Arial" w:hAnsi="Arial" w:cs="Arial"/>
          <w:color w:val="010205"/>
          <w:sz w:val="18"/>
          <w:szCs w:val="18"/>
          <w:lang w:val="en-US"/>
        </w:rPr>
      </w:pPr>
      <w:r>
        <w:rPr>
          <w:rFonts w:ascii="Arial" w:hAnsi="Arial" w:cs="Arial"/>
          <w:color w:val="010205"/>
          <w:sz w:val="18"/>
          <w:szCs w:val="18"/>
        </w:rPr>
        <w:t xml:space="preserve">d. </w:t>
      </w:r>
      <w:r w:rsidRPr="00D22FAB">
        <w:rPr>
          <w:rFonts w:ascii="Arial" w:hAnsi="Arial" w:cs="Arial"/>
          <w:color w:val="010205"/>
          <w:sz w:val="18"/>
          <w:szCs w:val="18"/>
        </w:rPr>
        <w:t>This is a lower bound of the true significance</w:t>
      </w:r>
    </w:p>
    <w:p w:rsidR="00593701" w:rsidRPr="00916A74" w:rsidRDefault="00593701" w:rsidP="00593701">
      <w:pPr>
        <w:autoSpaceDE w:val="0"/>
        <w:autoSpaceDN w:val="0"/>
        <w:adjustRightInd w:val="0"/>
        <w:spacing w:after="0"/>
        <w:ind w:left="556"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232044" w:rsidRDefault="00232044" w:rsidP="00593701">
      <w:pPr>
        <w:tabs>
          <w:tab w:val="left" w:pos="6050"/>
          <w:tab w:val="left" w:pos="6888"/>
        </w:tabs>
        <w:ind w:firstLine="426"/>
        <w:rPr>
          <w:rFonts w:ascii="Times New Roman" w:hAnsi="Times New Roman" w:cs="Times New Roman"/>
          <w:sz w:val="24"/>
          <w:szCs w:val="24"/>
          <w:lang w:val="en-US"/>
        </w:rPr>
      </w:pPr>
    </w:p>
    <w:p w:rsidR="00232044" w:rsidRDefault="00232044" w:rsidP="00DB43E9">
      <w:pPr>
        <w:tabs>
          <w:tab w:val="left" w:pos="6050"/>
          <w:tab w:val="left" w:pos="6888"/>
        </w:tabs>
        <w:ind w:firstLine="426"/>
        <w:rPr>
          <w:rFonts w:ascii="Times New Roman" w:hAnsi="Times New Roman" w:cs="Times New Roman"/>
          <w:sz w:val="24"/>
          <w:szCs w:val="24"/>
          <w:lang w:val="en-US"/>
        </w:rPr>
      </w:pPr>
    </w:p>
    <w:p w:rsidR="00232044" w:rsidRDefault="00232044" w:rsidP="002B1F2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Default="006B1CF5" w:rsidP="00DB43E9">
      <w:pPr>
        <w:tabs>
          <w:tab w:val="left" w:pos="6050"/>
          <w:tab w:val="left" w:pos="6888"/>
        </w:tabs>
        <w:ind w:firstLine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mpiran 9 </w:t>
      </w:r>
    </w:p>
    <w:p w:rsidR="006B1CF5" w:rsidRDefault="006B1CF5" w:rsidP="00DB43E9">
      <w:pPr>
        <w:tabs>
          <w:tab w:val="left" w:pos="6050"/>
          <w:tab w:val="left" w:pos="6888"/>
        </w:tabs>
        <w:ind w:firstLine="426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Uji Multikolonieritas</w:t>
      </w:r>
    </w:p>
    <w:p w:rsidR="006B1CF5" w:rsidRPr="00404A8D" w:rsidRDefault="006B1CF5" w:rsidP="00DB43E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386" w:type="dxa"/>
        <w:tblInd w:w="15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0"/>
        <w:gridCol w:w="1559"/>
        <w:gridCol w:w="1701"/>
        <w:gridCol w:w="1276"/>
      </w:tblGrid>
      <w:tr w:rsidR="006B1CF5" w:rsidRPr="00404A8D" w:rsidTr="00B76C0E">
        <w:trPr>
          <w:cantSplit/>
        </w:trPr>
        <w:tc>
          <w:tcPr>
            <w:tcW w:w="5386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04A8D">
              <w:rPr>
                <w:rFonts w:ascii="Arial" w:hAnsi="Arial" w:cs="Arial"/>
                <w:b/>
                <w:bCs/>
                <w:color w:val="010205"/>
              </w:rPr>
              <w:t>Variables Entered/Removed</w:t>
            </w:r>
            <w:r w:rsidRPr="00404A8D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6B1CF5" w:rsidRPr="00404A8D" w:rsidTr="00B76C0E">
        <w:trPr>
          <w:cantSplit/>
        </w:trPr>
        <w:tc>
          <w:tcPr>
            <w:tcW w:w="850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6B1CF5" w:rsidRPr="00404A8D" w:rsidTr="00B76C0E">
        <w:trPr>
          <w:cantSplit/>
        </w:trPr>
        <w:tc>
          <w:tcPr>
            <w:tcW w:w="850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559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KA, DK, CSR, ROA, DD</w:t>
            </w:r>
            <w:r w:rsidRPr="00404A8D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701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Enter</w:t>
            </w:r>
          </w:p>
        </w:tc>
      </w:tr>
      <w:tr w:rsidR="006B1CF5" w:rsidRPr="00404A8D" w:rsidTr="00DB43E9">
        <w:trPr>
          <w:cantSplit/>
        </w:trPr>
        <w:tc>
          <w:tcPr>
            <w:tcW w:w="538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a. Dependent Variable: Nilai Perusahaan</w:t>
            </w:r>
          </w:p>
        </w:tc>
      </w:tr>
      <w:tr w:rsidR="006B1CF5" w:rsidRPr="00404A8D" w:rsidTr="00DB43E9">
        <w:trPr>
          <w:cantSplit/>
        </w:trPr>
        <w:tc>
          <w:tcPr>
            <w:tcW w:w="538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593701" w:rsidRPr="00916A74" w:rsidRDefault="00593701" w:rsidP="00593701">
      <w:pPr>
        <w:autoSpaceDE w:val="0"/>
        <w:autoSpaceDN w:val="0"/>
        <w:adjustRightInd w:val="0"/>
        <w:spacing w:after="0" w:line="400" w:lineRule="atLeast"/>
        <w:ind w:left="144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6B1CF5" w:rsidRPr="00404A8D" w:rsidRDefault="006B1CF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6B1CF5" w:rsidRPr="00404A8D" w:rsidRDefault="006B1CF5" w:rsidP="00DB43E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7088" w:type="dxa"/>
        <w:tblInd w:w="56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851"/>
        <w:gridCol w:w="992"/>
        <w:gridCol w:w="1701"/>
        <w:gridCol w:w="1417"/>
        <w:gridCol w:w="1418"/>
      </w:tblGrid>
      <w:tr w:rsidR="006B1CF5" w:rsidRPr="00404A8D" w:rsidTr="00B76C0E">
        <w:trPr>
          <w:cantSplit/>
        </w:trPr>
        <w:tc>
          <w:tcPr>
            <w:tcW w:w="7088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04A8D">
              <w:rPr>
                <w:rFonts w:ascii="Arial" w:hAnsi="Arial" w:cs="Arial"/>
                <w:b/>
                <w:bCs/>
                <w:color w:val="010205"/>
              </w:rPr>
              <w:t>Model Summary</w:t>
            </w:r>
            <w:r w:rsidRPr="00404A8D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</w:p>
        </w:tc>
      </w:tr>
      <w:tr w:rsidR="006B1CF5" w:rsidRPr="00404A8D" w:rsidTr="00B76C0E">
        <w:trPr>
          <w:cantSplit/>
        </w:trPr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851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17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Durbin-Watson</w:t>
            </w:r>
          </w:p>
        </w:tc>
      </w:tr>
      <w:tr w:rsidR="006B1CF5" w:rsidRPr="00404A8D" w:rsidTr="00B76C0E">
        <w:trPr>
          <w:cantSplit/>
        </w:trPr>
        <w:tc>
          <w:tcPr>
            <w:tcW w:w="709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851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.926</w:t>
            </w:r>
            <w:r w:rsidRPr="00404A8D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.857</w:t>
            </w:r>
          </w:p>
        </w:tc>
        <w:tc>
          <w:tcPr>
            <w:tcW w:w="1701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.847</w:t>
            </w:r>
          </w:p>
        </w:tc>
        <w:tc>
          <w:tcPr>
            <w:tcW w:w="1417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2.043778</w:t>
            </w:r>
          </w:p>
        </w:tc>
        <w:tc>
          <w:tcPr>
            <w:tcW w:w="1418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2.032</w:t>
            </w:r>
          </w:p>
        </w:tc>
      </w:tr>
      <w:tr w:rsidR="006B1CF5" w:rsidRPr="00404A8D" w:rsidTr="00DB43E9">
        <w:trPr>
          <w:cantSplit/>
        </w:trPr>
        <w:tc>
          <w:tcPr>
            <w:tcW w:w="708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KA, DK, CSR, ROA, DD</w:t>
            </w:r>
          </w:p>
        </w:tc>
      </w:tr>
      <w:tr w:rsidR="006B1CF5" w:rsidRPr="00404A8D" w:rsidTr="00DB43E9">
        <w:trPr>
          <w:cantSplit/>
        </w:trPr>
        <w:tc>
          <w:tcPr>
            <w:tcW w:w="708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404A8D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4A8D">
              <w:rPr>
                <w:rFonts w:ascii="Arial" w:hAnsi="Arial" w:cs="Arial"/>
                <w:color w:val="010205"/>
                <w:sz w:val="18"/>
                <w:szCs w:val="18"/>
              </w:rPr>
              <w:t>b. Dependent Variable: Nilai Perusahaan</w:t>
            </w:r>
          </w:p>
        </w:tc>
      </w:tr>
    </w:tbl>
    <w:p w:rsidR="00593701" w:rsidRPr="00916A74" w:rsidRDefault="00593701" w:rsidP="00593701">
      <w:pPr>
        <w:autoSpaceDE w:val="0"/>
        <w:autoSpaceDN w:val="0"/>
        <w:adjustRightInd w:val="0"/>
        <w:spacing w:after="0" w:line="400" w:lineRule="atLeast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6B1CF5" w:rsidRPr="003F2E92" w:rsidRDefault="006B1CF5" w:rsidP="003F2E92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Pr="008F03AB" w:rsidRDefault="006B1CF5" w:rsidP="00DB43E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103" w:type="dxa"/>
        <w:tblInd w:w="170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0"/>
        <w:gridCol w:w="1394"/>
        <w:gridCol w:w="1839"/>
        <w:gridCol w:w="1262"/>
        <w:gridCol w:w="578"/>
      </w:tblGrid>
      <w:tr w:rsidR="006B1CF5" w:rsidRPr="008F03AB" w:rsidTr="00B76C0E">
        <w:trPr>
          <w:cantSplit/>
        </w:trPr>
        <w:tc>
          <w:tcPr>
            <w:tcW w:w="5103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8F03AB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8F03AB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B76C0E" w:rsidRPr="008F03AB" w:rsidTr="00B76C0E">
        <w:trPr>
          <w:cantSplit/>
        </w:trPr>
        <w:tc>
          <w:tcPr>
            <w:tcW w:w="1424" w:type="dxa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B76C0E" w:rsidRPr="008F03AB" w:rsidRDefault="00B76C0E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3679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</w:tcPr>
          <w:p w:rsidR="00B76C0E" w:rsidRPr="008F03AB" w:rsidRDefault="00B76C0E" w:rsidP="00B76C0E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B76C0E" w:rsidRPr="008F03AB" w:rsidTr="00B76C0E">
        <w:trPr>
          <w:cantSplit/>
        </w:trPr>
        <w:tc>
          <w:tcPr>
            <w:tcW w:w="1424" w:type="dxa"/>
            <w:gridSpan w:val="2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B76C0E" w:rsidRPr="008F03AB" w:rsidRDefault="00B76C0E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839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B76C0E" w:rsidRPr="008F03AB" w:rsidRDefault="00B76C0E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1840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B76C0E" w:rsidRPr="008F03AB" w:rsidRDefault="00B76C0E" w:rsidP="00B76C0E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6B1CF5" w:rsidRPr="008F03AB" w:rsidTr="00B76C0E">
        <w:trPr>
          <w:cantSplit/>
        </w:trPr>
        <w:tc>
          <w:tcPr>
            <w:tcW w:w="30" w:type="dxa"/>
            <w:vMerge w:val="restart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39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264A60"/>
                <w:sz w:val="18"/>
                <w:szCs w:val="18"/>
              </w:rPr>
              <w:t>CSR</w:t>
            </w:r>
          </w:p>
        </w:tc>
        <w:tc>
          <w:tcPr>
            <w:tcW w:w="1839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.805</w:t>
            </w:r>
          </w:p>
        </w:tc>
        <w:tc>
          <w:tcPr>
            <w:tcW w:w="1840" w:type="dxa"/>
            <w:gridSpan w:val="2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1.242</w:t>
            </w:r>
          </w:p>
        </w:tc>
      </w:tr>
      <w:tr w:rsidR="006B1CF5" w:rsidRPr="008F03AB" w:rsidTr="00B76C0E">
        <w:trPr>
          <w:cantSplit/>
        </w:trPr>
        <w:tc>
          <w:tcPr>
            <w:tcW w:w="30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3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264A60"/>
                <w:sz w:val="18"/>
                <w:szCs w:val="18"/>
              </w:rPr>
              <w:t>ROA</w:t>
            </w:r>
          </w:p>
        </w:tc>
        <w:tc>
          <w:tcPr>
            <w:tcW w:w="183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.979</w:t>
            </w:r>
          </w:p>
        </w:tc>
        <w:tc>
          <w:tcPr>
            <w:tcW w:w="1840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1.022</w:t>
            </w:r>
          </w:p>
        </w:tc>
      </w:tr>
      <w:tr w:rsidR="006B1CF5" w:rsidRPr="008F03AB" w:rsidTr="00B76C0E">
        <w:trPr>
          <w:cantSplit/>
        </w:trPr>
        <w:tc>
          <w:tcPr>
            <w:tcW w:w="30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3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264A60"/>
                <w:sz w:val="18"/>
                <w:szCs w:val="18"/>
              </w:rPr>
              <w:t>DK</w:t>
            </w:r>
          </w:p>
        </w:tc>
        <w:tc>
          <w:tcPr>
            <w:tcW w:w="183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.366</w:t>
            </w:r>
          </w:p>
        </w:tc>
        <w:tc>
          <w:tcPr>
            <w:tcW w:w="1840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2.730</w:t>
            </w:r>
          </w:p>
        </w:tc>
      </w:tr>
      <w:tr w:rsidR="006B1CF5" w:rsidRPr="008F03AB" w:rsidTr="00B76C0E">
        <w:trPr>
          <w:cantSplit/>
        </w:trPr>
        <w:tc>
          <w:tcPr>
            <w:tcW w:w="30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3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264A60"/>
                <w:sz w:val="18"/>
                <w:szCs w:val="18"/>
              </w:rPr>
              <w:t>DD</w:t>
            </w:r>
          </w:p>
        </w:tc>
        <w:tc>
          <w:tcPr>
            <w:tcW w:w="183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.334</w:t>
            </w:r>
          </w:p>
        </w:tc>
        <w:tc>
          <w:tcPr>
            <w:tcW w:w="1840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2.991</w:t>
            </w:r>
          </w:p>
        </w:tc>
      </w:tr>
      <w:tr w:rsidR="006B1CF5" w:rsidRPr="008F03AB" w:rsidTr="00B76C0E">
        <w:trPr>
          <w:cantSplit/>
        </w:trPr>
        <w:tc>
          <w:tcPr>
            <w:tcW w:w="30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39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264A60"/>
                <w:sz w:val="18"/>
                <w:szCs w:val="18"/>
              </w:rPr>
              <w:t>KA</w:t>
            </w:r>
          </w:p>
        </w:tc>
        <w:tc>
          <w:tcPr>
            <w:tcW w:w="1839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.920</w:t>
            </w:r>
          </w:p>
        </w:tc>
        <w:tc>
          <w:tcPr>
            <w:tcW w:w="1840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1.086</w:t>
            </w:r>
          </w:p>
        </w:tc>
      </w:tr>
      <w:tr w:rsidR="006B1CF5" w:rsidRPr="008F03AB" w:rsidTr="00B76C0E">
        <w:trPr>
          <w:gridAfter w:val="1"/>
          <w:wAfter w:w="578" w:type="dxa"/>
          <w:cantSplit/>
        </w:trPr>
        <w:tc>
          <w:tcPr>
            <w:tcW w:w="452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8F03AB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F03AB">
              <w:rPr>
                <w:rFonts w:ascii="Arial" w:hAnsi="Arial" w:cs="Arial"/>
                <w:color w:val="010205"/>
                <w:sz w:val="18"/>
                <w:szCs w:val="18"/>
              </w:rPr>
              <w:t>a. Dependent Variable: Nilai Perusahaan</w:t>
            </w:r>
          </w:p>
        </w:tc>
      </w:tr>
    </w:tbl>
    <w:p w:rsidR="00232044" w:rsidRPr="00593701" w:rsidRDefault="00593701" w:rsidP="003A576F">
      <w:pPr>
        <w:tabs>
          <w:tab w:val="left" w:pos="6522"/>
        </w:tabs>
        <w:autoSpaceDE w:val="0"/>
        <w:autoSpaceDN w:val="0"/>
        <w:adjustRightInd w:val="0"/>
        <w:spacing w:after="0" w:line="400" w:lineRule="atLeast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  </w:t>
      </w: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  <w:r w:rsidR="003A576F">
        <w:rPr>
          <w:rFonts w:ascii="Times New Roman" w:hAnsi="Times New Roman" w:cs="Times New Roman"/>
          <w:sz w:val="24"/>
          <w:szCs w:val="24"/>
        </w:rPr>
        <w:tab/>
      </w:r>
    </w:p>
    <w:p w:rsidR="002B1F29" w:rsidRDefault="002B1F29" w:rsidP="00DB43E9">
      <w:pPr>
        <w:tabs>
          <w:tab w:val="left" w:pos="6050"/>
          <w:tab w:val="left" w:pos="6888"/>
        </w:tabs>
        <w:ind w:firstLine="142"/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Default="006B1CF5" w:rsidP="00DB43E9">
      <w:pPr>
        <w:tabs>
          <w:tab w:val="left" w:pos="6050"/>
          <w:tab w:val="left" w:pos="6888"/>
        </w:tabs>
        <w:ind w:firstLine="14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mpiran 10 </w:t>
      </w:r>
    </w:p>
    <w:p w:rsidR="006B1CF5" w:rsidRPr="00593701" w:rsidRDefault="00593701" w:rsidP="00593701">
      <w:pPr>
        <w:tabs>
          <w:tab w:val="left" w:pos="6050"/>
          <w:tab w:val="left" w:pos="6888"/>
        </w:tabs>
        <w:ind w:firstLine="142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Hasil Uji Heteroskedastisitas</w:t>
      </w:r>
    </w:p>
    <w:p w:rsidR="006B1CF5" w:rsidRDefault="006B1CF5" w:rsidP="00DB43E9">
      <w:pPr>
        <w:tabs>
          <w:tab w:val="left" w:pos="6050"/>
          <w:tab w:val="left" w:pos="6888"/>
        </w:tabs>
        <w:ind w:hanging="142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inline distT="0" distB="0" distL="0" distR="0" wp14:anchorId="451A85AD" wp14:editId="25872986">
            <wp:extent cx="4981433" cy="2515379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9534" cy="2514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93701" w:rsidRPr="00916A74" w:rsidRDefault="00593701" w:rsidP="00593701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6B1CF5" w:rsidRPr="00593701" w:rsidRDefault="006B1CF5" w:rsidP="00593701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W w:w="7808" w:type="dxa"/>
        <w:tblInd w:w="2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48"/>
        <w:gridCol w:w="1177"/>
        <w:gridCol w:w="1331"/>
        <w:gridCol w:w="1331"/>
        <w:gridCol w:w="1471"/>
        <w:gridCol w:w="1025"/>
        <w:gridCol w:w="1025"/>
      </w:tblGrid>
      <w:tr w:rsidR="006B1CF5" w:rsidRPr="00183C10" w:rsidTr="00B76C0E">
        <w:trPr>
          <w:cantSplit/>
          <w:trHeight w:val="640"/>
        </w:trPr>
        <w:tc>
          <w:tcPr>
            <w:tcW w:w="7808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83C10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183C10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B76C0E" w:rsidRPr="00183C10" w:rsidTr="00B76C0E">
        <w:trPr>
          <w:cantSplit/>
          <w:trHeight w:val="605"/>
        </w:trPr>
        <w:tc>
          <w:tcPr>
            <w:tcW w:w="1625" w:type="dxa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B76C0E" w:rsidRPr="00183C10" w:rsidRDefault="00B76C0E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62" w:type="dxa"/>
            <w:gridSpan w:val="2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FFFFFF"/>
            <w:vAlign w:val="bottom"/>
          </w:tcPr>
          <w:p w:rsidR="00B76C0E" w:rsidRPr="00183C10" w:rsidRDefault="00B76C0E" w:rsidP="00B76C0E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1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FFFFFF"/>
            <w:vAlign w:val="bottom"/>
          </w:tcPr>
          <w:p w:rsidR="00B76C0E" w:rsidRPr="00183C10" w:rsidRDefault="00B76C0E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5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B76C0E" w:rsidRPr="00183C10" w:rsidRDefault="00B76C0E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5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B76C0E" w:rsidRPr="00183C10" w:rsidRDefault="00B76C0E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6B1CF5" w:rsidRPr="00183C10" w:rsidTr="00B76C0E">
        <w:trPr>
          <w:cantSplit/>
        </w:trPr>
        <w:tc>
          <w:tcPr>
            <w:tcW w:w="1625" w:type="dxa"/>
            <w:gridSpan w:val="2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1" w:type="dxa"/>
            <w:tcBorders>
              <w:top w:val="nil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1" w:type="dxa"/>
            <w:tcBorders>
              <w:top w:val="nil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1" w:type="dxa"/>
            <w:tcBorders>
              <w:top w:val="nil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5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5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6B1CF5" w:rsidRPr="00183C10" w:rsidTr="00B76C0E">
        <w:trPr>
          <w:cantSplit/>
        </w:trPr>
        <w:tc>
          <w:tcPr>
            <w:tcW w:w="448" w:type="dxa"/>
            <w:vMerge w:val="restart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7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1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240</w:t>
            </w:r>
          </w:p>
        </w:tc>
        <w:tc>
          <w:tcPr>
            <w:tcW w:w="1331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525</w:t>
            </w:r>
          </w:p>
        </w:tc>
        <w:tc>
          <w:tcPr>
            <w:tcW w:w="1471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  <w:vAlign w:val="center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456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650</w:t>
            </w:r>
          </w:p>
        </w:tc>
      </w:tr>
      <w:tr w:rsidR="006B1CF5" w:rsidRPr="00183C10" w:rsidTr="00B76C0E">
        <w:trPr>
          <w:cantSplit/>
        </w:trPr>
        <w:tc>
          <w:tcPr>
            <w:tcW w:w="448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CSR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177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1.104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24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161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873</w:t>
            </w:r>
          </w:p>
        </w:tc>
      </w:tr>
      <w:tr w:rsidR="006B1CF5" w:rsidRPr="00183C10" w:rsidTr="00B76C0E">
        <w:trPr>
          <w:cantSplit/>
        </w:trPr>
        <w:tc>
          <w:tcPr>
            <w:tcW w:w="448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ROA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-.007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31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-.029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-.213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832</w:t>
            </w:r>
          </w:p>
        </w:tc>
      </w:tr>
      <w:tr w:rsidR="006B1CF5" w:rsidRPr="00183C10" w:rsidTr="00B76C0E">
        <w:trPr>
          <w:cantSplit/>
        </w:trPr>
        <w:tc>
          <w:tcPr>
            <w:tcW w:w="448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DK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90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977</w:t>
            </w:r>
          </w:p>
        </w:tc>
      </w:tr>
      <w:tr w:rsidR="006B1CF5" w:rsidRPr="00183C10" w:rsidTr="00B76C0E">
        <w:trPr>
          <w:cantSplit/>
        </w:trPr>
        <w:tc>
          <w:tcPr>
            <w:tcW w:w="448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DD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84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431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668</w:t>
            </w:r>
          </w:p>
        </w:tc>
      </w:tr>
      <w:tr w:rsidR="006B1CF5" w:rsidRPr="00183C10" w:rsidTr="00B76C0E">
        <w:trPr>
          <w:cantSplit/>
        </w:trPr>
        <w:tc>
          <w:tcPr>
            <w:tcW w:w="448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KA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119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119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998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323</w:t>
            </w:r>
          </w:p>
        </w:tc>
      </w:tr>
      <w:tr w:rsidR="00B76C0E" w:rsidRPr="00183C10" w:rsidTr="00B76C0E">
        <w:trPr>
          <w:cantSplit/>
          <w:trHeight w:val="358"/>
        </w:trPr>
        <w:tc>
          <w:tcPr>
            <w:tcW w:w="780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B76C0E" w:rsidRPr="00183C10" w:rsidRDefault="00B76C0E" w:rsidP="00B76C0E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a. Dependent Variable: RES_2</w:t>
            </w:r>
          </w:p>
        </w:tc>
      </w:tr>
    </w:tbl>
    <w:p w:rsidR="006B1CF5" w:rsidRDefault="006B1CF5" w:rsidP="00B63C8B">
      <w:pPr>
        <w:tabs>
          <w:tab w:val="left" w:pos="6757"/>
        </w:tabs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Sumber: Data SPSS diolah penulis 2023</w:t>
      </w:r>
      <w:r w:rsidR="00B63C8B">
        <w:rPr>
          <w:rFonts w:ascii="Times New Roman" w:hAnsi="Times New Roman" w:cs="Times New Roman"/>
          <w:sz w:val="24"/>
          <w:szCs w:val="24"/>
        </w:rPr>
        <w:tab/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593701" w:rsidRPr="00593701" w:rsidRDefault="00593701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W w:w="810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7"/>
        <w:gridCol w:w="1070"/>
        <w:gridCol w:w="1102"/>
        <w:gridCol w:w="1025"/>
        <w:gridCol w:w="1438"/>
        <w:gridCol w:w="1025"/>
      </w:tblGrid>
      <w:tr w:rsidR="006B1CF5" w:rsidRPr="00183C10" w:rsidTr="00B76C0E">
        <w:trPr>
          <w:cantSplit/>
        </w:trPr>
        <w:tc>
          <w:tcPr>
            <w:tcW w:w="8107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83C10">
              <w:rPr>
                <w:rFonts w:ascii="Arial" w:hAnsi="Arial" w:cs="Arial"/>
                <w:b/>
                <w:bCs/>
                <w:color w:val="010205"/>
              </w:rPr>
              <w:t>Residuals Statistics</w:t>
            </w:r>
            <w:r w:rsidRPr="00183C10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2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25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38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25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Predicted Value</w:t>
            </w:r>
          </w:p>
        </w:tc>
        <w:tc>
          <w:tcPr>
            <w:tcW w:w="1070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6791</w:t>
            </w:r>
          </w:p>
        </w:tc>
        <w:tc>
          <w:tcPr>
            <w:tcW w:w="1102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1.2312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8303</w:t>
            </w:r>
          </w:p>
        </w:tc>
        <w:tc>
          <w:tcPr>
            <w:tcW w:w="1438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11393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Std. Predicted Value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-1.327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3.519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Standard Error of Predicted Value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90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345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183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6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Adjusted Predicted Value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4681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1.3627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8208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14908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-.81201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1.73626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0000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58151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Std. Residual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-1.336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2.856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957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Stud. Residual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-1.429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3.065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1.013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Deleted Residual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-.92854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1.99924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0951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65384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Stud. Deleted Residual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-1.443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3.341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20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1.046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Mahal. Distance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309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18.062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4.917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4.262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Cook's Distance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237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183C10" w:rsidTr="00CD76E9">
        <w:trPr>
          <w:cantSplit/>
        </w:trPr>
        <w:tc>
          <w:tcPr>
            <w:tcW w:w="2447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264A60"/>
                <w:sz w:val="18"/>
                <w:szCs w:val="18"/>
              </w:rPr>
              <w:t>Centered Leverage Value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1102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.072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183C10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CD76E9" w:rsidRPr="00183C10" w:rsidTr="00CD76E9">
        <w:trPr>
          <w:cantSplit/>
        </w:trPr>
        <w:tc>
          <w:tcPr>
            <w:tcW w:w="810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D76E9" w:rsidRPr="00183C10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83C10">
              <w:rPr>
                <w:rFonts w:ascii="Arial" w:hAnsi="Arial" w:cs="Arial"/>
                <w:color w:val="010205"/>
                <w:sz w:val="18"/>
                <w:szCs w:val="18"/>
              </w:rPr>
              <w:t>a. Dependent Variable: RES_2</w:t>
            </w:r>
          </w:p>
        </w:tc>
      </w:tr>
    </w:tbl>
    <w:p w:rsidR="00593701" w:rsidRPr="00916A74" w:rsidRDefault="00593701" w:rsidP="00593701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6B1CF5" w:rsidRPr="003F2E92" w:rsidRDefault="006B1CF5" w:rsidP="003F2E92">
      <w:pPr>
        <w:autoSpaceDE w:val="0"/>
        <w:autoSpaceDN w:val="0"/>
        <w:adjustRightInd w:val="0"/>
        <w:spacing w:after="0" w:line="400" w:lineRule="atLeast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inline distT="0" distB="0" distL="0" distR="0" wp14:anchorId="1F331017" wp14:editId="04FD09EA">
            <wp:extent cx="4606506" cy="3053751"/>
            <wp:effectExtent l="0" t="0" r="3810" b="0"/>
            <wp:docPr id="681" name="Picture 6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6506" cy="3053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93701" w:rsidRPr="00916A74" w:rsidRDefault="00593701" w:rsidP="00593701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11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Uji Autokorelasi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6804" w:type="dxa"/>
        <w:tblInd w:w="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1"/>
        <w:gridCol w:w="567"/>
        <w:gridCol w:w="1134"/>
        <w:gridCol w:w="1275"/>
        <w:gridCol w:w="1560"/>
        <w:gridCol w:w="1417"/>
      </w:tblGrid>
      <w:tr w:rsidR="006B1CF5" w:rsidRPr="00FD58FA" w:rsidTr="00CD76E9">
        <w:trPr>
          <w:cantSplit/>
        </w:trPr>
        <w:tc>
          <w:tcPr>
            <w:tcW w:w="6804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FD58FA">
              <w:rPr>
                <w:rFonts w:ascii="Arial" w:hAnsi="Arial" w:cs="Arial"/>
                <w:b/>
                <w:bCs/>
                <w:color w:val="010205"/>
              </w:rPr>
              <w:t>Model Summary</w:t>
            </w:r>
            <w:r w:rsidRPr="00FD58FA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</w:p>
        </w:tc>
      </w:tr>
      <w:tr w:rsidR="006B1CF5" w:rsidRPr="00FD58FA" w:rsidTr="00CD76E9">
        <w:trPr>
          <w:cantSplit/>
        </w:trPr>
        <w:tc>
          <w:tcPr>
            <w:tcW w:w="851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567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275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560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  <w:tc>
          <w:tcPr>
            <w:tcW w:w="1417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Durbin-Watson</w:t>
            </w:r>
          </w:p>
        </w:tc>
      </w:tr>
      <w:tr w:rsidR="006B1CF5" w:rsidRPr="00FD58FA" w:rsidTr="00CD76E9">
        <w:trPr>
          <w:cantSplit/>
        </w:trPr>
        <w:tc>
          <w:tcPr>
            <w:tcW w:w="851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.926</w:t>
            </w:r>
            <w:r w:rsidRPr="00FD58F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.857</w:t>
            </w:r>
          </w:p>
        </w:tc>
        <w:tc>
          <w:tcPr>
            <w:tcW w:w="1275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.847</w:t>
            </w:r>
          </w:p>
        </w:tc>
        <w:tc>
          <w:tcPr>
            <w:tcW w:w="1560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2.043778</w:t>
            </w:r>
          </w:p>
        </w:tc>
        <w:tc>
          <w:tcPr>
            <w:tcW w:w="1417" w:type="dxa"/>
            <w:tcBorders>
              <w:top w:val="single" w:sz="8" w:space="0" w:color="152935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2.032</w:t>
            </w:r>
          </w:p>
        </w:tc>
      </w:tr>
      <w:tr w:rsidR="006B1CF5" w:rsidRPr="00FD58FA" w:rsidTr="00DB43E9">
        <w:trPr>
          <w:cantSplit/>
        </w:trPr>
        <w:tc>
          <w:tcPr>
            <w:tcW w:w="680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KA, DK, CSR, ROA, DD</w:t>
            </w:r>
          </w:p>
        </w:tc>
      </w:tr>
      <w:tr w:rsidR="006B1CF5" w:rsidRPr="00FD58FA" w:rsidTr="00DB43E9">
        <w:trPr>
          <w:cantSplit/>
        </w:trPr>
        <w:tc>
          <w:tcPr>
            <w:tcW w:w="680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b. Dependent Variable: Nilai Perusahaan</w:t>
            </w:r>
          </w:p>
        </w:tc>
      </w:tr>
    </w:tbl>
    <w:p w:rsidR="00CD76E9" w:rsidRDefault="00593701" w:rsidP="002B1F2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CD76E9" w:rsidRPr="00CD76E9" w:rsidRDefault="00CD76E9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W w:w="819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9"/>
        <w:gridCol w:w="1147"/>
        <w:gridCol w:w="1101"/>
        <w:gridCol w:w="1040"/>
        <w:gridCol w:w="1438"/>
        <w:gridCol w:w="1024"/>
      </w:tblGrid>
      <w:tr w:rsidR="00CD76E9" w:rsidRPr="00B318D6" w:rsidTr="00CD76E9">
        <w:trPr>
          <w:cantSplit/>
        </w:trPr>
        <w:tc>
          <w:tcPr>
            <w:tcW w:w="8199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B318D6">
              <w:rPr>
                <w:rFonts w:ascii="Arial" w:hAnsi="Arial" w:cs="Arial"/>
                <w:b/>
                <w:bCs/>
                <w:color w:val="010205"/>
              </w:rPr>
              <w:t>Residuals Statistics</w:t>
            </w:r>
            <w:r w:rsidRPr="00B318D6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CD76E9" w:rsidRPr="00B318D6" w:rsidTr="00243E4C">
        <w:trPr>
          <w:cantSplit/>
        </w:trPr>
        <w:tc>
          <w:tcPr>
            <w:tcW w:w="2449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7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CD76E9" w:rsidRPr="00B318D6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1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40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38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24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</w:tr>
      <w:tr w:rsidR="00CD76E9" w:rsidRPr="00B318D6" w:rsidTr="00243E4C">
        <w:trPr>
          <w:cantSplit/>
        </w:trPr>
        <w:tc>
          <w:tcPr>
            <w:tcW w:w="2449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Predicted Value</w:t>
            </w:r>
          </w:p>
        </w:tc>
        <w:tc>
          <w:tcPr>
            <w:tcW w:w="1147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-.41364</w:t>
            </w:r>
          </w:p>
        </w:tc>
        <w:tc>
          <w:tcPr>
            <w:tcW w:w="1101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18.67828</w:t>
            </w:r>
          </w:p>
        </w:tc>
        <w:tc>
          <w:tcPr>
            <w:tcW w:w="1040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8.68188</w:t>
            </w:r>
          </w:p>
        </w:tc>
        <w:tc>
          <w:tcPr>
            <w:tcW w:w="1438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4.417613</w:t>
            </w:r>
          </w:p>
        </w:tc>
        <w:tc>
          <w:tcPr>
            <w:tcW w:w="1024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CD76E9" w:rsidRPr="00B318D6" w:rsidTr="00243E4C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Std. Predicted Value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-2.059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2.263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CD76E9" w:rsidRPr="00B318D6" w:rsidTr="00243E4C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Standard Error of Predicted Value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159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609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322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107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B318D6" w:rsidTr="00CD76E9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Adjusted Predicted Value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-.78736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18.61512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8.68411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4.462021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B318D6" w:rsidTr="00CD76E9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-2.464572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2.467345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000000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1.025783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CD76E9" w:rsidRPr="00B318D6" w:rsidTr="00243E4C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Std. Residual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-2.299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2.301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957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CD76E9" w:rsidRPr="00B318D6" w:rsidTr="00243E4C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Stud. Residual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-2.426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2.469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-.001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1.025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CD76E9" w:rsidRPr="00B318D6" w:rsidTr="00243E4C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Deleted Residual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-2.745229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2.841060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-.002224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1.183892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B318D6" w:rsidTr="00CD76E9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Stud. Deleted Residual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-2.546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2.597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1.046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6B1CF5" w:rsidRPr="00B318D6" w:rsidTr="00CD76E9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Mahal. Distance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309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18.062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4.917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4.262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B318D6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CD76E9" w:rsidRPr="00B318D6" w:rsidTr="00243E4C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Cook's Distance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219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CD76E9" w:rsidRPr="00B318D6" w:rsidTr="00243E4C">
        <w:trPr>
          <w:cantSplit/>
        </w:trPr>
        <w:tc>
          <w:tcPr>
            <w:tcW w:w="2449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264A60"/>
                <w:sz w:val="18"/>
                <w:szCs w:val="18"/>
              </w:rPr>
              <w:t>Centered Leverage Value</w:t>
            </w:r>
          </w:p>
        </w:tc>
        <w:tc>
          <w:tcPr>
            <w:tcW w:w="1147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1040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1438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.072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B318D6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</w:tr>
      <w:tr w:rsidR="00CD76E9" w:rsidRPr="00B318D6" w:rsidTr="00CD76E9">
        <w:trPr>
          <w:cantSplit/>
        </w:trPr>
        <w:tc>
          <w:tcPr>
            <w:tcW w:w="819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D76E9" w:rsidRPr="00B318D6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318D6">
              <w:rPr>
                <w:rFonts w:ascii="Arial" w:hAnsi="Arial" w:cs="Arial"/>
                <w:color w:val="010205"/>
                <w:sz w:val="18"/>
                <w:szCs w:val="18"/>
              </w:rPr>
              <w:t>a. Dependent Variable: Nilai Perusahaan</w:t>
            </w:r>
          </w:p>
        </w:tc>
      </w:tr>
    </w:tbl>
    <w:p w:rsidR="00232044" w:rsidRPr="00CD76E9" w:rsidRDefault="00034A6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 w:rsidR="00CD76E9">
        <w:rPr>
          <w:rFonts w:ascii="Times New Roman" w:hAnsi="Times New Roman" w:cs="Times New Roman"/>
          <w:sz w:val="24"/>
          <w:szCs w:val="24"/>
        </w:rPr>
        <w:t xml:space="preserve"> 202</w:t>
      </w:r>
      <w:r w:rsidR="00CD76E9">
        <w:rPr>
          <w:rFonts w:ascii="Times New Roman" w:hAnsi="Times New Roman" w:cs="Times New Roman"/>
          <w:sz w:val="24"/>
          <w:szCs w:val="24"/>
          <w:lang w:val="en-US"/>
        </w:rPr>
        <w:t>3</w:t>
      </w:r>
    </w:p>
    <w:p w:rsidR="00CD76E9" w:rsidRDefault="00CD76E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12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Uji Regresi Linier Berganda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912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48"/>
        <w:gridCol w:w="20"/>
        <w:gridCol w:w="848"/>
        <w:gridCol w:w="1110"/>
        <w:gridCol w:w="33"/>
        <w:gridCol w:w="7"/>
        <w:gridCol w:w="1412"/>
        <w:gridCol w:w="11"/>
        <w:gridCol w:w="968"/>
        <w:gridCol w:w="20"/>
        <w:gridCol w:w="840"/>
        <w:gridCol w:w="8"/>
        <w:gridCol w:w="988"/>
        <w:gridCol w:w="708"/>
        <w:gridCol w:w="900"/>
      </w:tblGrid>
      <w:tr w:rsidR="006B1CF5" w:rsidRPr="00D471E9" w:rsidTr="00CD76E9">
        <w:trPr>
          <w:gridAfter w:val="1"/>
          <w:wAfter w:w="900" w:type="dxa"/>
          <w:cantSplit/>
        </w:trPr>
        <w:tc>
          <w:tcPr>
            <w:tcW w:w="8221" w:type="dxa"/>
            <w:gridSpan w:val="1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D471E9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D471E9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6B1CF5" w:rsidRPr="00D471E9" w:rsidTr="00CD76E9">
        <w:trPr>
          <w:gridAfter w:val="1"/>
          <w:wAfter w:w="900" w:type="dxa"/>
          <w:cantSplit/>
        </w:trPr>
        <w:tc>
          <w:tcPr>
            <w:tcW w:w="1268" w:type="dxa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991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30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988" w:type="dxa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848" w:type="dxa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  <w:tc>
          <w:tcPr>
            <w:tcW w:w="1696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CD76E9" w:rsidRPr="00D471E9" w:rsidTr="00CD76E9">
        <w:trPr>
          <w:gridAfter w:val="1"/>
          <w:wAfter w:w="900" w:type="dxa"/>
          <w:cantSplit/>
        </w:trPr>
        <w:tc>
          <w:tcPr>
            <w:tcW w:w="1268" w:type="dxa"/>
            <w:gridSpan w:val="2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848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143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30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988" w:type="dxa"/>
            <w:gridSpan w:val="2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848" w:type="dxa"/>
            <w:gridSpan w:val="2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988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CD76E9" w:rsidRPr="00D471E9" w:rsidTr="00CD76E9">
        <w:trPr>
          <w:gridAfter w:val="1"/>
          <w:wAfter w:w="900" w:type="dxa"/>
          <w:cantSplit/>
        </w:trPr>
        <w:tc>
          <w:tcPr>
            <w:tcW w:w="1248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868" w:type="dxa"/>
            <w:gridSpan w:val="2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-3.008</w:t>
            </w:r>
          </w:p>
        </w:tc>
        <w:tc>
          <w:tcPr>
            <w:tcW w:w="1110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927</w:t>
            </w:r>
          </w:p>
        </w:tc>
        <w:tc>
          <w:tcPr>
            <w:tcW w:w="40" w:type="dxa"/>
            <w:gridSpan w:val="2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auto"/>
            </w:tcBorders>
            <w:shd w:val="clear" w:color="auto" w:fill="FFFFFF"/>
            <w:vAlign w:val="center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2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  <w:vAlign w:val="center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79" w:type="dxa"/>
            <w:gridSpan w:val="2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-3.246</w:t>
            </w:r>
          </w:p>
        </w:tc>
        <w:tc>
          <w:tcPr>
            <w:tcW w:w="860" w:type="dxa"/>
            <w:gridSpan w:val="2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996" w:type="dxa"/>
            <w:gridSpan w:val="2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  <w:vAlign w:val="center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  <w:vAlign w:val="center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76E9" w:rsidRPr="00D471E9" w:rsidTr="00CD76E9">
        <w:trPr>
          <w:gridAfter w:val="1"/>
          <w:wAfter w:w="900" w:type="dxa"/>
          <w:cantSplit/>
        </w:trPr>
        <w:tc>
          <w:tcPr>
            <w:tcW w:w="124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CSR</w:t>
            </w:r>
          </w:p>
        </w:tc>
        <w:tc>
          <w:tcPr>
            <w:tcW w:w="868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677</w:t>
            </w:r>
          </w:p>
        </w:tc>
        <w:tc>
          <w:tcPr>
            <w:tcW w:w="111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1.948</w:t>
            </w:r>
          </w:p>
        </w:tc>
        <w:tc>
          <w:tcPr>
            <w:tcW w:w="40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979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347</w:t>
            </w:r>
          </w:p>
        </w:tc>
        <w:tc>
          <w:tcPr>
            <w:tcW w:w="860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730</w:t>
            </w:r>
          </w:p>
        </w:tc>
        <w:tc>
          <w:tcPr>
            <w:tcW w:w="996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805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1.242</w:t>
            </w:r>
          </w:p>
        </w:tc>
      </w:tr>
      <w:tr w:rsidR="00CD76E9" w:rsidRPr="00D471E9" w:rsidTr="00CD76E9">
        <w:trPr>
          <w:gridAfter w:val="1"/>
          <w:wAfter w:w="900" w:type="dxa"/>
          <w:cantSplit/>
        </w:trPr>
        <w:tc>
          <w:tcPr>
            <w:tcW w:w="124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ROA</w:t>
            </w:r>
          </w:p>
        </w:tc>
        <w:tc>
          <w:tcPr>
            <w:tcW w:w="868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1.349</w:t>
            </w:r>
          </w:p>
        </w:tc>
        <w:tc>
          <w:tcPr>
            <w:tcW w:w="111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55</w:t>
            </w:r>
          </w:p>
        </w:tc>
        <w:tc>
          <w:tcPr>
            <w:tcW w:w="40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759</w:t>
            </w:r>
          </w:p>
        </w:tc>
        <w:tc>
          <w:tcPr>
            <w:tcW w:w="979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24.391</w:t>
            </w:r>
          </w:p>
        </w:tc>
        <w:tc>
          <w:tcPr>
            <w:tcW w:w="860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96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97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1.022</w:t>
            </w:r>
          </w:p>
        </w:tc>
      </w:tr>
      <w:tr w:rsidR="00CD76E9" w:rsidRPr="00D471E9" w:rsidTr="00CD76E9">
        <w:trPr>
          <w:gridAfter w:val="1"/>
          <w:wAfter w:w="900" w:type="dxa"/>
          <w:cantSplit/>
        </w:trPr>
        <w:tc>
          <w:tcPr>
            <w:tcW w:w="124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DK</w:t>
            </w:r>
          </w:p>
        </w:tc>
        <w:tc>
          <w:tcPr>
            <w:tcW w:w="868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1.362</w:t>
            </w:r>
          </w:p>
        </w:tc>
        <w:tc>
          <w:tcPr>
            <w:tcW w:w="111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158</w:t>
            </w:r>
          </w:p>
        </w:tc>
        <w:tc>
          <w:tcPr>
            <w:tcW w:w="40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437</w:t>
            </w:r>
          </w:p>
        </w:tc>
        <w:tc>
          <w:tcPr>
            <w:tcW w:w="979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8.597</w:t>
            </w:r>
          </w:p>
        </w:tc>
        <w:tc>
          <w:tcPr>
            <w:tcW w:w="860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96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36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2.730</w:t>
            </w:r>
          </w:p>
        </w:tc>
      </w:tr>
      <w:tr w:rsidR="00CD76E9" w:rsidRPr="00D471E9" w:rsidTr="00CD76E9">
        <w:trPr>
          <w:gridAfter w:val="1"/>
          <w:wAfter w:w="900" w:type="dxa"/>
          <w:cantSplit/>
        </w:trPr>
        <w:tc>
          <w:tcPr>
            <w:tcW w:w="124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DD</w:t>
            </w:r>
          </w:p>
        </w:tc>
        <w:tc>
          <w:tcPr>
            <w:tcW w:w="868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657</w:t>
            </w:r>
          </w:p>
        </w:tc>
        <w:tc>
          <w:tcPr>
            <w:tcW w:w="1110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148</w:t>
            </w:r>
          </w:p>
        </w:tc>
        <w:tc>
          <w:tcPr>
            <w:tcW w:w="40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2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237</w:t>
            </w:r>
          </w:p>
        </w:tc>
        <w:tc>
          <w:tcPr>
            <w:tcW w:w="979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4.445</w:t>
            </w:r>
          </w:p>
        </w:tc>
        <w:tc>
          <w:tcPr>
            <w:tcW w:w="860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96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334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2.991</w:t>
            </w:r>
          </w:p>
        </w:tc>
      </w:tr>
      <w:tr w:rsidR="00CD76E9" w:rsidRPr="00D471E9" w:rsidTr="00CD76E9">
        <w:trPr>
          <w:gridAfter w:val="1"/>
          <w:wAfter w:w="900" w:type="dxa"/>
          <w:cantSplit/>
        </w:trPr>
        <w:tc>
          <w:tcPr>
            <w:tcW w:w="1248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KA</w:t>
            </w:r>
          </w:p>
        </w:tc>
        <w:tc>
          <w:tcPr>
            <w:tcW w:w="868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-1.451</w:t>
            </w:r>
          </w:p>
        </w:tc>
        <w:tc>
          <w:tcPr>
            <w:tcW w:w="1110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211</w:t>
            </w:r>
          </w:p>
        </w:tc>
        <w:tc>
          <w:tcPr>
            <w:tcW w:w="40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2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CD76E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-.221</w:t>
            </w:r>
          </w:p>
        </w:tc>
        <w:tc>
          <w:tcPr>
            <w:tcW w:w="979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-6.892</w:t>
            </w:r>
          </w:p>
        </w:tc>
        <w:tc>
          <w:tcPr>
            <w:tcW w:w="860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96" w:type="dxa"/>
            <w:gridSpan w:val="2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9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CD76E9" w:rsidRPr="00D471E9" w:rsidRDefault="00CD76E9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1.086</w:t>
            </w:r>
          </w:p>
        </w:tc>
      </w:tr>
      <w:tr w:rsidR="006B1CF5" w:rsidRPr="00D471E9" w:rsidTr="00DB43E9">
        <w:trPr>
          <w:cantSplit/>
        </w:trPr>
        <w:tc>
          <w:tcPr>
            <w:tcW w:w="9121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a. Dependent Variable: Nilai Perusahaan</w:t>
            </w:r>
          </w:p>
        </w:tc>
      </w:tr>
    </w:tbl>
    <w:p w:rsidR="006B1CF5" w:rsidRPr="00CD76E9" w:rsidRDefault="00034A65" w:rsidP="00CD76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13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Uji t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80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3"/>
        <w:gridCol w:w="1178"/>
        <w:gridCol w:w="1331"/>
        <w:gridCol w:w="1331"/>
        <w:gridCol w:w="1469"/>
        <w:gridCol w:w="1025"/>
        <w:gridCol w:w="1025"/>
      </w:tblGrid>
      <w:tr w:rsidR="006B1CF5" w:rsidRPr="00D471E9" w:rsidTr="002B1F29">
        <w:trPr>
          <w:cantSplit/>
          <w:trHeight w:val="640"/>
        </w:trPr>
        <w:tc>
          <w:tcPr>
            <w:tcW w:w="8092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D471E9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D471E9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6B1CF5" w:rsidRPr="00D471E9" w:rsidTr="002B1F29">
        <w:trPr>
          <w:cantSplit/>
        </w:trPr>
        <w:tc>
          <w:tcPr>
            <w:tcW w:w="1911" w:type="dxa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62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6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5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5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6B1CF5" w:rsidRPr="00D471E9" w:rsidTr="002B1F29">
        <w:trPr>
          <w:cantSplit/>
        </w:trPr>
        <w:tc>
          <w:tcPr>
            <w:tcW w:w="1911" w:type="dxa"/>
            <w:gridSpan w:val="2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1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1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69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5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5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bottom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6B1CF5" w:rsidRPr="00D471E9" w:rsidTr="002B1F29">
        <w:trPr>
          <w:cantSplit/>
        </w:trPr>
        <w:tc>
          <w:tcPr>
            <w:tcW w:w="733" w:type="dxa"/>
            <w:vMerge w:val="restart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7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1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-3.008</w:t>
            </w:r>
          </w:p>
        </w:tc>
        <w:tc>
          <w:tcPr>
            <w:tcW w:w="1331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927</w:t>
            </w:r>
          </w:p>
        </w:tc>
        <w:tc>
          <w:tcPr>
            <w:tcW w:w="1469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  <w:vAlign w:val="center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-3.246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6B1CF5" w:rsidRPr="00D471E9" w:rsidTr="002B1F29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CSR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677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1.948</w:t>
            </w:r>
          </w:p>
        </w:tc>
        <w:tc>
          <w:tcPr>
            <w:tcW w:w="146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347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730</w:t>
            </w:r>
          </w:p>
        </w:tc>
      </w:tr>
      <w:tr w:rsidR="006B1CF5" w:rsidRPr="00D471E9" w:rsidTr="002B1F29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ROA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1.349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55</w:t>
            </w:r>
          </w:p>
        </w:tc>
        <w:tc>
          <w:tcPr>
            <w:tcW w:w="146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759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24.391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6B1CF5" w:rsidRPr="00D471E9" w:rsidTr="002B1F29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DK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1.362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158</w:t>
            </w:r>
          </w:p>
        </w:tc>
        <w:tc>
          <w:tcPr>
            <w:tcW w:w="146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437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8.597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6B1CF5" w:rsidRPr="00D471E9" w:rsidTr="002B1F29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DD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657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148</w:t>
            </w:r>
          </w:p>
        </w:tc>
        <w:tc>
          <w:tcPr>
            <w:tcW w:w="146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237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4.445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6B1CF5" w:rsidRPr="00D471E9" w:rsidTr="002B1F29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264A60"/>
                <w:sz w:val="18"/>
                <w:szCs w:val="18"/>
              </w:rPr>
              <w:t>KA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-1.451</w:t>
            </w:r>
          </w:p>
        </w:tc>
        <w:tc>
          <w:tcPr>
            <w:tcW w:w="1331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211</w:t>
            </w:r>
          </w:p>
        </w:tc>
        <w:tc>
          <w:tcPr>
            <w:tcW w:w="1469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-.221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-6.892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6B1CF5" w:rsidRPr="00D471E9" w:rsidTr="00034A65">
        <w:trPr>
          <w:cantSplit/>
        </w:trPr>
        <w:tc>
          <w:tcPr>
            <w:tcW w:w="809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D471E9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471E9">
              <w:rPr>
                <w:rFonts w:ascii="Arial" w:hAnsi="Arial" w:cs="Arial"/>
                <w:color w:val="010205"/>
                <w:sz w:val="18"/>
                <w:szCs w:val="18"/>
              </w:rPr>
              <w:t>a. Dependent Variable: Nilai Perusahaan</w:t>
            </w:r>
          </w:p>
        </w:tc>
      </w:tr>
    </w:tbl>
    <w:p w:rsidR="00232044" w:rsidRDefault="00034A6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14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Uji F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685" w:type="dxa"/>
        <w:tblInd w:w="2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49"/>
        <w:gridCol w:w="1284"/>
        <w:gridCol w:w="1469"/>
        <w:gridCol w:w="1025"/>
        <w:gridCol w:w="1408"/>
        <w:gridCol w:w="1025"/>
        <w:gridCol w:w="1025"/>
      </w:tblGrid>
      <w:tr w:rsidR="006B1CF5" w:rsidRPr="00667B9E" w:rsidTr="002B1F29">
        <w:trPr>
          <w:cantSplit/>
        </w:trPr>
        <w:tc>
          <w:tcPr>
            <w:tcW w:w="7685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667B9E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667B9E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6B1CF5" w:rsidRPr="00667B9E" w:rsidTr="002B1F29">
        <w:trPr>
          <w:cantSplit/>
        </w:trPr>
        <w:tc>
          <w:tcPr>
            <w:tcW w:w="1733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69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5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08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5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5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6B1CF5" w:rsidRPr="00667B9E" w:rsidTr="002B1F29">
        <w:trPr>
          <w:cantSplit/>
        </w:trPr>
        <w:tc>
          <w:tcPr>
            <w:tcW w:w="449" w:type="dxa"/>
            <w:vMerge w:val="restart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8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69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1151.403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408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230.281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200.303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  <w:r w:rsidRPr="00667B9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6B1CF5" w:rsidRPr="00667B9E" w:rsidTr="002B1F29">
        <w:trPr>
          <w:cantSplit/>
        </w:trPr>
        <w:tc>
          <w:tcPr>
            <w:tcW w:w="449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auto"/>
            </w:tcBorders>
            <w:shd w:val="clear" w:color="auto" w:fill="E0E0E0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69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62.082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54</w:t>
            </w:r>
          </w:p>
        </w:tc>
        <w:tc>
          <w:tcPr>
            <w:tcW w:w="1408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1.15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  <w:vAlign w:val="center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AEAEAE"/>
              <w:right w:val="single" w:sz="8" w:space="0" w:color="auto"/>
            </w:tcBorders>
            <w:shd w:val="clear" w:color="auto" w:fill="FFFFFF"/>
            <w:vAlign w:val="center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B1CF5" w:rsidRPr="00667B9E" w:rsidTr="002B1F29">
        <w:trPr>
          <w:cantSplit/>
        </w:trPr>
        <w:tc>
          <w:tcPr>
            <w:tcW w:w="449" w:type="dxa"/>
            <w:vMerge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nil"/>
            </w:tcBorders>
            <w:shd w:val="clear" w:color="auto" w:fill="E0E0E0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69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1213.484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59</w:t>
            </w:r>
          </w:p>
        </w:tc>
        <w:tc>
          <w:tcPr>
            <w:tcW w:w="1408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center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center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center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B1CF5" w:rsidRPr="00667B9E" w:rsidTr="00DB43E9">
        <w:trPr>
          <w:cantSplit/>
        </w:trPr>
        <w:tc>
          <w:tcPr>
            <w:tcW w:w="768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a. Dependent Variable: Nilai Perusahaan</w:t>
            </w:r>
          </w:p>
        </w:tc>
      </w:tr>
      <w:tr w:rsidR="006B1CF5" w:rsidRPr="00667B9E" w:rsidTr="00DB43E9">
        <w:trPr>
          <w:cantSplit/>
        </w:trPr>
        <w:tc>
          <w:tcPr>
            <w:tcW w:w="768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667B9E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67B9E"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KA, ROA, CSR, DK, DD</w:t>
            </w:r>
          </w:p>
        </w:tc>
      </w:tr>
    </w:tbl>
    <w:p w:rsidR="00034A65" w:rsidRPr="00916A74" w:rsidRDefault="00034A65" w:rsidP="00034A6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   </w:t>
      </w: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2B1F29" w:rsidRDefault="002B1F29" w:rsidP="00034A6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Default="00034A65" w:rsidP="00034A6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Lam</w:t>
      </w:r>
      <w:r w:rsidR="002B1F29">
        <w:rPr>
          <w:rFonts w:ascii="Times New Roman" w:hAnsi="Times New Roman" w:cs="Times New Roman"/>
          <w:sz w:val="24"/>
          <w:szCs w:val="24"/>
          <w:lang w:val="en-US"/>
        </w:rPr>
        <w:t>pi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ran 15 </w:t>
      </w:r>
    </w:p>
    <w:p w:rsidR="00034A65" w:rsidRPr="00034A65" w:rsidRDefault="00034A65" w:rsidP="00034A6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K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lang w:val="en-US"/>
        </w:rPr>
        <w:t>ef</w:t>
      </w:r>
      <w:r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  <w:lang w:val="en-US"/>
        </w:rPr>
        <w:t>en Determ</w:t>
      </w:r>
      <w:r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  <w:lang w:val="en-US"/>
        </w:rPr>
        <w:t>nas</w:t>
      </w:r>
    </w:p>
    <w:tbl>
      <w:tblPr>
        <w:tblW w:w="6804" w:type="dxa"/>
        <w:tblInd w:w="85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0"/>
        <w:gridCol w:w="709"/>
        <w:gridCol w:w="992"/>
        <w:gridCol w:w="1276"/>
        <w:gridCol w:w="1418"/>
        <w:gridCol w:w="1559"/>
      </w:tblGrid>
      <w:tr w:rsidR="006B1CF5" w:rsidRPr="00FD58FA" w:rsidTr="002B1F29">
        <w:trPr>
          <w:cantSplit/>
        </w:trPr>
        <w:tc>
          <w:tcPr>
            <w:tcW w:w="6804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FD58FA">
              <w:rPr>
                <w:rFonts w:ascii="Arial" w:hAnsi="Arial" w:cs="Arial"/>
                <w:b/>
                <w:bCs/>
                <w:color w:val="010205"/>
              </w:rPr>
              <w:t>Model Summary</w:t>
            </w:r>
            <w:r w:rsidRPr="00FD58FA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</w:p>
        </w:tc>
      </w:tr>
      <w:tr w:rsidR="006B1CF5" w:rsidRPr="00FD58FA" w:rsidTr="002B1F29">
        <w:trPr>
          <w:cantSplit/>
        </w:trPr>
        <w:tc>
          <w:tcPr>
            <w:tcW w:w="850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  <w:vAlign w:val="bottom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Durbin-Watson</w:t>
            </w:r>
          </w:p>
        </w:tc>
      </w:tr>
      <w:tr w:rsidR="006B1CF5" w:rsidRPr="00FD58FA" w:rsidTr="002B1F29">
        <w:trPr>
          <w:cantSplit/>
        </w:trPr>
        <w:tc>
          <w:tcPr>
            <w:tcW w:w="850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E0E0E0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.926</w:t>
            </w:r>
            <w:r w:rsidRPr="00FD58F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.857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.847</w:t>
            </w:r>
          </w:p>
        </w:tc>
        <w:tc>
          <w:tcPr>
            <w:tcW w:w="1418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2.043778</w:t>
            </w:r>
          </w:p>
        </w:tc>
        <w:tc>
          <w:tcPr>
            <w:tcW w:w="1559" w:type="dxa"/>
            <w:tcBorders>
              <w:top w:val="single" w:sz="8" w:space="0" w:color="152935"/>
              <w:left w:val="single" w:sz="8" w:space="0" w:color="auto"/>
              <w:bottom w:val="single" w:sz="8" w:space="0" w:color="152935"/>
              <w:right w:val="single" w:sz="8" w:space="0" w:color="auto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2.032</w:t>
            </w:r>
          </w:p>
        </w:tc>
      </w:tr>
      <w:tr w:rsidR="006B1CF5" w:rsidRPr="00FD58FA" w:rsidTr="00DB43E9">
        <w:trPr>
          <w:cantSplit/>
        </w:trPr>
        <w:tc>
          <w:tcPr>
            <w:tcW w:w="680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KA, DK, CSR, ROA, DD</w:t>
            </w:r>
          </w:p>
        </w:tc>
      </w:tr>
      <w:tr w:rsidR="006B1CF5" w:rsidRPr="00FD58FA" w:rsidTr="00DB43E9">
        <w:trPr>
          <w:cantSplit/>
        </w:trPr>
        <w:tc>
          <w:tcPr>
            <w:tcW w:w="680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B1CF5" w:rsidRPr="00FD58FA" w:rsidRDefault="006B1CF5" w:rsidP="00DB43E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D58FA">
              <w:rPr>
                <w:rFonts w:ascii="Arial" w:hAnsi="Arial" w:cs="Arial"/>
                <w:color w:val="010205"/>
                <w:sz w:val="18"/>
                <w:szCs w:val="18"/>
              </w:rPr>
              <w:t>b. Dependent Variable: Nilai Perusahaan</w:t>
            </w:r>
          </w:p>
        </w:tc>
      </w:tr>
    </w:tbl>
    <w:p w:rsidR="00034A65" w:rsidRDefault="00034A65" w:rsidP="002B1F29">
      <w:pPr>
        <w:autoSpaceDE w:val="0"/>
        <w:autoSpaceDN w:val="0"/>
        <w:adjustRightInd w:val="0"/>
        <w:spacing w:after="0" w:line="400" w:lineRule="atLeast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>Sumber: Data SPSS data diolah Pen</w:t>
      </w:r>
      <w:r>
        <w:rPr>
          <w:rFonts w:ascii="Times New Roman" w:hAnsi="Times New Roman" w:cs="Times New Roman"/>
          <w:sz w:val="24"/>
          <w:szCs w:val="24"/>
          <w:lang w:val="en-US"/>
        </w:rPr>
        <w:t>eliti</w:t>
      </w:r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2B1F29" w:rsidRDefault="002B1F29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:rsidR="006B1CF5" w:rsidRPr="00034A65" w:rsidRDefault="00034A65" w:rsidP="00DB43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Lampiran 1</w:t>
      </w:r>
      <w:r>
        <w:rPr>
          <w:rFonts w:ascii="Times New Roman" w:hAnsi="Times New Roman" w:cs="Times New Roman"/>
          <w:sz w:val="24"/>
          <w:szCs w:val="24"/>
          <w:lang w:val="en-US"/>
        </w:rPr>
        <w:t>6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Input Excel</w:t>
      </w:r>
    </w:p>
    <w:p w:rsidR="006B1CF5" w:rsidRDefault="006B1CF5" w:rsidP="00DB43E9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8379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475"/>
        <w:gridCol w:w="816"/>
        <w:gridCol w:w="851"/>
        <w:gridCol w:w="1516"/>
        <w:gridCol w:w="1164"/>
        <w:gridCol w:w="722"/>
        <w:gridCol w:w="708"/>
        <w:gridCol w:w="709"/>
        <w:gridCol w:w="1418"/>
      </w:tblGrid>
      <w:tr w:rsidR="006B1CF5" w:rsidRPr="00D12614" w:rsidTr="002B1F29">
        <w:trPr>
          <w:trHeight w:val="300"/>
          <w:tblHeader/>
        </w:trPr>
        <w:tc>
          <w:tcPr>
            <w:tcW w:w="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6B1CF5" w:rsidRPr="00D12614" w:rsidRDefault="006B1CF5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6B1CF5" w:rsidRPr="00D12614" w:rsidRDefault="006B1CF5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Kode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6B1CF5" w:rsidRPr="00D12614" w:rsidRDefault="006B1CF5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Tahun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6B1CF5" w:rsidRPr="00D12614" w:rsidRDefault="006B1CF5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CSR (X1)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6B1CF5" w:rsidRPr="00D12614" w:rsidRDefault="006B1CF5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ROA (X2)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6B1CF5" w:rsidRPr="00D12614" w:rsidRDefault="006B1CF5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DK (X3)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6B1CF5" w:rsidRPr="00D12614" w:rsidRDefault="006B1CF5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DD (X4)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6B1CF5" w:rsidRPr="00D12614" w:rsidRDefault="006B1CF5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KA (X5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6B1CF5" w:rsidRDefault="006B1CF5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 xml:space="preserve">Nilai </w:t>
            </w:r>
          </w:p>
          <w:p w:rsidR="006B1CF5" w:rsidRPr="00D12614" w:rsidRDefault="006B1CF5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Perusahaan (Y)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ANTM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08791209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63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.625401828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74725275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4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.642002396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318681319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62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.622348988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85714286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66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8.320008847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45054945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36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5.44914535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APLI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64835165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67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.002991936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86813187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29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.858016152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75824176</w:t>
            </w:r>
          </w:p>
        </w:tc>
        <w:tc>
          <w:tcPr>
            <w:tcW w:w="1164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8%</w:t>
            </w:r>
          </w:p>
        </w:tc>
        <w:tc>
          <w:tcPr>
            <w:tcW w:w="72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.053703951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75824176</w:t>
            </w:r>
          </w:p>
        </w:tc>
        <w:tc>
          <w:tcPr>
            <w:tcW w:w="1164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39%</w:t>
            </w:r>
          </w:p>
        </w:tc>
        <w:tc>
          <w:tcPr>
            <w:tcW w:w="72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.590437575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75824176</w:t>
            </w:r>
          </w:p>
        </w:tc>
        <w:tc>
          <w:tcPr>
            <w:tcW w:w="1164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95%</w:t>
            </w:r>
          </w:p>
        </w:tc>
        <w:tc>
          <w:tcPr>
            <w:tcW w:w="722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1.27889815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EKAD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307692308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68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.677840387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1978022</w:t>
            </w:r>
          </w:p>
        </w:tc>
        <w:tc>
          <w:tcPr>
            <w:tcW w:w="1164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99%</w:t>
            </w:r>
          </w:p>
        </w:tc>
        <w:tc>
          <w:tcPr>
            <w:tcW w:w="722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8.994714563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42857143</w:t>
            </w:r>
          </w:p>
        </w:tc>
        <w:tc>
          <w:tcPr>
            <w:tcW w:w="1164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87%</w:t>
            </w:r>
          </w:p>
        </w:tc>
        <w:tc>
          <w:tcPr>
            <w:tcW w:w="722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.866068387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64835165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31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0.30797519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63736264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39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.393213136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INTP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31868132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12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.873815737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53846154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62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6.24759366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53846154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61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6.21161943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74725275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84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8.30034868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307692308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17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9.05699475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ISSP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2087912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5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.917577113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64835165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89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.484001289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31868132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89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.523582937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42857143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83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0.77923053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97802198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13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8.549641047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LTLS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53846154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69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.379700151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3076923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85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.700465479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53846154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14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.232607365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86813187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0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2.00351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85714286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9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3.17729674</w:t>
            </w:r>
          </w:p>
        </w:tc>
      </w:tr>
      <w:tr w:rsidR="0065401C" w:rsidRPr="00D12614" w:rsidTr="00640D3A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SMBR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96703297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5401C" w:rsidRDefault="0065401C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37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5401C" w:rsidRPr="00D12614" w:rsidRDefault="0065401C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.956110175</w:t>
            </w:r>
          </w:p>
        </w:tc>
      </w:tr>
      <w:tr w:rsidR="0065401C" w:rsidRPr="00D12614" w:rsidTr="00640D3A">
        <w:trPr>
          <w:trHeight w:val="322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74725275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5401C" w:rsidRDefault="0065401C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26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5401C" w:rsidRPr="00D12614" w:rsidRDefault="0065401C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0.44063935</w:t>
            </w:r>
          </w:p>
        </w:tc>
      </w:tr>
      <w:tr w:rsidR="0065401C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96703297</w:t>
            </w:r>
          </w:p>
        </w:tc>
        <w:tc>
          <w:tcPr>
            <w:tcW w:w="11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5401C" w:rsidRDefault="0065401C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%</w:t>
            </w:r>
          </w:p>
        </w:tc>
        <w:tc>
          <w:tcPr>
            <w:tcW w:w="7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5401C" w:rsidRPr="00D12614" w:rsidRDefault="0065401C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.985687553</w:t>
            </w:r>
          </w:p>
        </w:tc>
      </w:tr>
      <w:tr w:rsidR="0065401C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384615385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5401C" w:rsidRDefault="0065401C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9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5401C" w:rsidRPr="00D12614" w:rsidRDefault="0065401C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.151127842</w:t>
            </w:r>
          </w:p>
        </w:tc>
      </w:tr>
      <w:tr w:rsidR="0065401C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351648352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5401C" w:rsidRDefault="0065401C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2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5401C" w:rsidRPr="00D12614" w:rsidRDefault="0065401C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5401C" w:rsidRPr="00D12614" w:rsidRDefault="0065401C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.09290262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SMGR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2087912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23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6.86403518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20879121</w:t>
            </w:r>
          </w:p>
        </w:tc>
        <w:tc>
          <w:tcPr>
            <w:tcW w:w="11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97%</w:t>
            </w:r>
          </w:p>
        </w:tc>
        <w:tc>
          <w:tcPr>
            <w:tcW w:w="7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.949611897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2087912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4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8.96669902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31868132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2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8.35103318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74725275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1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.028920954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SRSN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53846154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64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3.28024966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2087912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0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2.99244163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42857143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87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1.73753017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42857143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6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.528850319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97802198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84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9.675163061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MDKI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34065934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70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.160758079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96703297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56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.928263305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52747253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12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.86139788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34065934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94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.571104797</w:t>
            </w:r>
          </w:p>
        </w:tc>
      </w:tr>
      <w:tr w:rsidR="0091035B" w:rsidRPr="00D12614" w:rsidTr="00DB43E9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307692308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67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.12167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WTON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186813187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8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5.11786479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34065934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94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1.88038143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3076923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5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.078756396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63736264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1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.186907927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340659341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8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.802323001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 xml:space="preserve">INCI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74725275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26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5.260925681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63736264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41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4.406561911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74725275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76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.759652198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63736264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16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.16114248</w:t>
            </w:r>
          </w:p>
        </w:tc>
      </w:tr>
      <w:tr w:rsidR="0091035B" w:rsidRPr="00D12614" w:rsidTr="0091035B">
        <w:trPr>
          <w:trHeight w:val="300"/>
        </w:trPr>
        <w:tc>
          <w:tcPr>
            <w:tcW w:w="47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2022</w:t>
            </w:r>
          </w:p>
        </w:tc>
        <w:tc>
          <w:tcPr>
            <w:tcW w:w="1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0.21978022</w:t>
            </w:r>
          </w:p>
        </w:tc>
        <w:tc>
          <w:tcPr>
            <w:tcW w:w="11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Default="0091035B" w:rsidP="0065401C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94%</w:t>
            </w:r>
          </w:p>
        </w:tc>
        <w:tc>
          <w:tcPr>
            <w:tcW w:w="7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1035B" w:rsidRPr="00D12614" w:rsidRDefault="0091035B" w:rsidP="0065401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1035B" w:rsidRPr="00D12614" w:rsidRDefault="0091035B" w:rsidP="0065401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12614">
              <w:rPr>
                <w:rFonts w:ascii="Calibri" w:eastAsia="Times New Roman" w:hAnsi="Calibri" w:cs="Calibri"/>
                <w:color w:val="000000"/>
              </w:rPr>
              <w:t>13.8597417</w:t>
            </w:r>
          </w:p>
        </w:tc>
      </w:tr>
    </w:tbl>
    <w:p w:rsidR="006B1CF5" w:rsidRPr="00842126" w:rsidRDefault="00034A65" w:rsidP="00DB43E9">
      <w:pPr>
        <w:tabs>
          <w:tab w:val="left" w:pos="6050"/>
          <w:tab w:val="left" w:pos="6888"/>
        </w:tabs>
        <w:rPr>
          <w:rFonts w:ascii="Times New Roman" w:hAnsi="Times New Roman" w:cs="Times New Roman"/>
          <w:sz w:val="24"/>
          <w:szCs w:val="24"/>
          <w:lang w:val="en-US"/>
        </w:rPr>
        <w:sectPr w:rsidR="006B1CF5" w:rsidRPr="00842126" w:rsidSect="00DB43E9">
          <w:headerReference w:type="default" r:id="rId21"/>
          <w:footerReference w:type="default" r:id="rId22"/>
          <w:headerReference w:type="first" r:id="rId23"/>
          <w:footerReference w:type="first" r:id="rId24"/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  <w:lang w:val="en-US"/>
        </w:rPr>
        <w:t>Sumber: Data diolah peneliti 2023</w:t>
      </w:r>
    </w:p>
    <w:p w:rsidR="00141ED1" w:rsidRPr="00842126" w:rsidRDefault="00141ED1" w:rsidP="00842126">
      <w:pPr>
        <w:widowControl w:val="0"/>
        <w:autoSpaceDE w:val="0"/>
        <w:autoSpaceDN w:val="0"/>
        <w:adjustRightInd w:val="0"/>
        <w:spacing w:line="240" w:lineRule="auto"/>
        <w:rPr>
          <w:rFonts w:ascii="American psychological associat" w:hAnsi="American psychological associat" w:cs="Times New Roman"/>
          <w:b/>
          <w:bCs/>
          <w:color w:val="000000"/>
          <w:sz w:val="24"/>
          <w:szCs w:val="24"/>
          <w:lang w:val="en-US"/>
        </w:rPr>
      </w:pPr>
    </w:p>
    <w:sectPr w:rsidR="00141ED1" w:rsidRPr="00842126" w:rsidSect="00AE28E6">
      <w:headerReference w:type="default" r:id="rId25"/>
      <w:footerReference w:type="default" r:id="rId26"/>
      <w:headerReference w:type="first" r:id="rId27"/>
      <w:footerReference w:type="first" r:id="rId28"/>
      <w:pgSz w:w="12240" w:h="15840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640D3A" w:rsidRDefault="00640D3A">
      <w:pPr>
        <w:spacing w:after="0" w:line="240" w:lineRule="auto"/>
      </w:pPr>
      <w:r>
        <w:separator/>
      </w:r>
    </w:p>
  </w:endnote>
  <w:endnote w:type="continuationSeparator" w:id="0">
    <w:p w:rsidR="00640D3A" w:rsidRDefault="00640D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merican psychological associat">
    <w:altName w:val="Times New Roman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820496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0561A" w:rsidRDefault="00A0561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6</w:t>
        </w:r>
        <w:r>
          <w:rPr>
            <w:noProof/>
          </w:rPr>
          <w:fldChar w:fldCharType="end"/>
        </w:r>
      </w:p>
    </w:sdtContent>
  </w:sdt>
  <w:p w:rsidR="00640D3A" w:rsidRDefault="00640D3A" w:rsidP="00D20F8B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640D3A" w:rsidRDefault="00640D3A" w:rsidP="00DB43E9">
    <w:pPr>
      <w:pStyle w:val="Footer"/>
    </w:pPr>
  </w:p>
  <w:p w:rsidR="00640D3A" w:rsidRDefault="00640D3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640D3A" w:rsidRDefault="00640D3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640D3A" w:rsidRDefault="00640D3A">
    <w:pPr>
      <w:pStyle w:val="Footer"/>
      <w:jc w:val="center"/>
    </w:pPr>
  </w:p>
  <w:p w:rsidR="00640D3A" w:rsidRDefault="00640D3A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640D3A" w:rsidRDefault="00640D3A">
    <w:pPr>
      <w:pStyle w:val="Footer"/>
      <w:jc w:val="center"/>
    </w:pPr>
  </w:p>
  <w:p w:rsidR="00640D3A" w:rsidRDefault="00640D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640D3A" w:rsidRDefault="00640D3A">
      <w:pPr>
        <w:spacing w:after="0" w:line="240" w:lineRule="auto"/>
      </w:pPr>
      <w:r>
        <w:separator/>
      </w:r>
    </w:p>
  </w:footnote>
  <w:footnote w:type="continuationSeparator" w:id="0">
    <w:p w:rsidR="00640D3A" w:rsidRDefault="00640D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640D3A" w:rsidRDefault="00640D3A">
    <w:pPr>
      <w:pStyle w:val="Header"/>
      <w:jc w:val="right"/>
    </w:pPr>
  </w:p>
  <w:p w:rsidR="00640D3A" w:rsidRDefault="00640D3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58122801"/>
      <w:docPartObj>
        <w:docPartGallery w:val="Page Numbers (Top of Page)"/>
        <w:docPartUnique/>
      </w:docPartObj>
    </w:sdtPr>
    <w:sdtEndPr>
      <w:rPr>
        <w:noProof/>
      </w:rPr>
    </w:sdtEndPr>
    <w:sdtContent>
      <w:p w:rsidR="00640D3A" w:rsidRDefault="00640D3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0561A">
          <w:rPr>
            <w:noProof/>
          </w:rPr>
          <w:t>140</w:t>
        </w:r>
        <w:r>
          <w:rPr>
            <w:noProof/>
          </w:rPr>
          <w:fldChar w:fldCharType="end"/>
        </w:r>
      </w:p>
    </w:sdtContent>
  </w:sdt>
  <w:p w:rsidR="00640D3A" w:rsidRDefault="00640D3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94076207"/>
      <w:docPartObj>
        <w:docPartGallery w:val="Page Numbers (Top of Page)"/>
        <w:docPartUnique/>
      </w:docPartObj>
    </w:sdtPr>
    <w:sdtEndPr>
      <w:rPr>
        <w:noProof/>
      </w:rPr>
    </w:sdtEndPr>
    <w:sdtContent>
      <w:p w:rsidR="00640D3A" w:rsidRDefault="00640D3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42</w:t>
        </w:r>
        <w:r>
          <w:rPr>
            <w:noProof/>
          </w:rPr>
          <w:fldChar w:fldCharType="end"/>
        </w:r>
      </w:p>
    </w:sdtContent>
  </w:sdt>
  <w:p w:rsidR="00640D3A" w:rsidRDefault="00640D3A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115900591"/>
      <w:docPartObj>
        <w:docPartGallery w:val="Page Numbers (Top of Page)"/>
        <w:docPartUnique/>
      </w:docPartObj>
    </w:sdtPr>
    <w:sdtEndPr>
      <w:rPr>
        <w:noProof/>
      </w:rPr>
    </w:sdtEndPr>
    <w:sdtContent>
      <w:p w:rsidR="00640D3A" w:rsidRDefault="00640D3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1</w:t>
        </w:r>
        <w:r>
          <w:rPr>
            <w:noProof/>
          </w:rPr>
          <w:fldChar w:fldCharType="end"/>
        </w:r>
      </w:p>
    </w:sdtContent>
  </w:sdt>
  <w:p w:rsidR="00640D3A" w:rsidRDefault="00640D3A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6771569"/>
      <w:docPartObj>
        <w:docPartGallery w:val="Page Numbers (Top of Page)"/>
        <w:docPartUnique/>
      </w:docPartObj>
    </w:sdtPr>
    <w:sdtEndPr>
      <w:rPr>
        <w:noProof/>
      </w:rPr>
    </w:sdtEndPr>
    <w:sdtContent>
      <w:p w:rsidR="00640D3A" w:rsidRDefault="00640D3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0561A">
          <w:rPr>
            <w:noProof/>
          </w:rPr>
          <w:t>141</w:t>
        </w:r>
        <w:r>
          <w:rPr>
            <w:noProof/>
          </w:rPr>
          <w:fldChar w:fldCharType="end"/>
        </w:r>
      </w:p>
    </w:sdtContent>
  </w:sdt>
  <w:p w:rsidR="00640D3A" w:rsidRDefault="00640D3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26560F"/>
    <w:multiLevelType w:val="hybridMultilevel"/>
    <w:tmpl w:val="6EB8260C"/>
    <w:lvl w:ilvl="0" w:tplc="54EC435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79045B4"/>
    <w:multiLevelType w:val="hybridMultilevel"/>
    <w:tmpl w:val="9BA2369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" w15:restartNumberingAfterBreak="0">
    <w:nsid w:val="099964C0"/>
    <w:multiLevelType w:val="hybridMultilevel"/>
    <w:tmpl w:val="975AC526"/>
    <w:lvl w:ilvl="0" w:tplc="010A3F30">
      <w:start w:val="1"/>
      <w:numFmt w:val="lowerLetter"/>
      <w:lvlText w:val="%1."/>
      <w:lvlJc w:val="left"/>
      <w:pPr>
        <w:ind w:left="186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3" w15:restartNumberingAfterBreak="0">
    <w:nsid w:val="0EBC7D2F"/>
    <w:multiLevelType w:val="hybridMultilevel"/>
    <w:tmpl w:val="3B1E730C"/>
    <w:lvl w:ilvl="0" w:tplc="BB2031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FD80DFB"/>
    <w:multiLevelType w:val="hybridMultilevel"/>
    <w:tmpl w:val="C99CF648"/>
    <w:lvl w:ilvl="0" w:tplc="364A3A2A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5" w15:restartNumberingAfterBreak="0">
    <w:nsid w:val="153C607A"/>
    <w:multiLevelType w:val="hybridMultilevel"/>
    <w:tmpl w:val="C0D8C4E0"/>
    <w:lvl w:ilvl="0" w:tplc="04210011">
      <w:start w:val="1"/>
      <w:numFmt w:val="decimal"/>
      <w:lvlText w:val="%1)"/>
      <w:lvlJc w:val="left"/>
      <w:pPr>
        <w:ind w:left="1713" w:hanging="360"/>
      </w:p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6" w15:restartNumberingAfterBreak="0">
    <w:nsid w:val="17537211"/>
    <w:multiLevelType w:val="hybridMultilevel"/>
    <w:tmpl w:val="71182154"/>
    <w:lvl w:ilvl="0" w:tplc="2C029E9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9CC5E5B"/>
    <w:multiLevelType w:val="hybridMultilevel"/>
    <w:tmpl w:val="C35AC6EC"/>
    <w:lvl w:ilvl="0" w:tplc="E7B6C0B8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8" w15:restartNumberingAfterBreak="0">
    <w:nsid w:val="1A9E5F48"/>
    <w:multiLevelType w:val="hybridMultilevel"/>
    <w:tmpl w:val="551EFC0A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BA53B8C"/>
    <w:multiLevelType w:val="hybridMultilevel"/>
    <w:tmpl w:val="4F4443E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FC50716"/>
    <w:multiLevelType w:val="hybridMultilevel"/>
    <w:tmpl w:val="836A215E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0865F09"/>
    <w:multiLevelType w:val="hybridMultilevel"/>
    <w:tmpl w:val="419A242E"/>
    <w:lvl w:ilvl="0" w:tplc="421EC828">
      <w:start w:val="1"/>
      <w:numFmt w:val="decimal"/>
      <w:lvlText w:val="%1.1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" w15:restartNumberingAfterBreak="0">
    <w:nsid w:val="25CB1019"/>
    <w:multiLevelType w:val="hybridMultilevel"/>
    <w:tmpl w:val="4700478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9600119"/>
    <w:multiLevelType w:val="hybridMultilevel"/>
    <w:tmpl w:val="9A16B0A2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04C0154"/>
    <w:multiLevelType w:val="hybridMultilevel"/>
    <w:tmpl w:val="52EE0DE8"/>
    <w:lvl w:ilvl="0" w:tplc="04090019">
      <w:start w:val="1"/>
      <w:numFmt w:val="lowerLetter"/>
      <w:lvlText w:val="%1."/>
      <w:lvlJc w:val="left"/>
      <w:pPr>
        <w:ind w:left="1506" w:hanging="360"/>
      </w:p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5" w15:restartNumberingAfterBreak="0">
    <w:nsid w:val="385F522F"/>
    <w:multiLevelType w:val="hybridMultilevel"/>
    <w:tmpl w:val="5B962560"/>
    <w:lvl w:ilvl="0" w:tplc="CB9CD5D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38B52D75"/>
    <w:multiLevelType w:val="hybridMultilevel"/>
    <w:tmpl w:val="B7A0F586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9036B36"/>
    <w:multiLevelType w:val="hybridMultilevel"/>
    <w:tmpl w:val="C9A2D898"/>
    <w:lvl w:ilvl="0" w:tplc="3D705E6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3F556BA1"/>
    <w:multiLevelType w:val="hybridMultilevel"/>
    <w:tmpl w:val="87A41AD0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1BE47D9"/>
    <w:multiLevelType w:val="hybridMultilevel"/>
    <w:tmpl w:val="3280A65E"/>
    <w:lvl w:ilvl="0" w:tplc="14F67800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0" w15:restartNumberingAfterBreak="0">
    <w:nsid w:val="444C506C"/>
    <w:multiLevelType w:val="hybridMultilevel"/>
    <w:tmpl w:val="6BC02BCC"/>
    <w:lvl w:ilvl="0" w:tplc="BED0EC5A">
      <w:start w:val="1"/>
      <w:numFmt w:val="decimal"/>
      <w:lvlText w:val="%1."/>
      <w:lvlJc w:val="left"/>
      <w:pPr>
        <w:ind w:left="927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1" w15:restartNumberingAfterBreak="0">
    <w:nsid w:val="485246DD"/>
    <w:multiLevelType w:val="hybridMultilevel"/>
    <w:tmpl w:val="047682DC"/>
    <w:lvl w:ilvl="0" w:tplc="CF30FCD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2" w15:restartNumberingAfterBreak="0">
    <w:nsid w:val="48D609EB"/>
    <w:multiLevelType w:val="hybridMultilevel"/>
    <w:tmpl w:val="653C4A2A"/>
    <w:lvl w:ilvl="0" w:tplc="C098F9DA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ascii="Times New Roman" w:eastAsiaTheme="minorHAnsi" w:hAnsi="Times New Roman" w:cs="Times New Roman"/>
      </w:rPr>
    </w:lvl>
    <w:lvl w:ilvl="1" w:tplc="B514605C" w:tentative="1">
      <w:start w:val="1"/>
      <w:numFmt w:val="decimal"/>
      <w:lvlText w:val="%2."/>
      <w:lvlJc w:val="left"/>
      <w:pPr>
        <w:tabs>
          <w:tab w:val="num" w:pos="1800"/>
        </w:tabs>
        <w:ind w:left="1800" w:hanging="360"/>
      </w:pPr>
    </w:lvl>
    <w:lvl w:ilvl="2" w:tplc="3CB08D46" w:tentative="1">
      <w:start w:val="1"/>
      <w:numFmt w:val="decimal"/>
      <w:lvlText w:val="%3."/>
      <w:lvlJc w:val="left"/>
      <w:pPr>
        <w:tabs>
          <w:tab w:val="num" w:pos="2520"/>
        </w:tabs>
        <w:ind w:left="2520" w:hanging="360"/>
      </w:pPr>
    </w:lvl>
    <w:lvl w:ilvl="3" w:tplc="3146BC9E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B4163C6A" w:tentative="1">
      <w:start w:val="1"/>
      <w:numFmt w:val="decimal"/>
      <w:lvlText w:val="%5."/>
      <w:lvlJc w:val="left"/>
      <w:pPr>
        <w:tabs>
          <w:tab w:val="num" w:pos="3960"/>
        </w:tabs>
        <w:ind w:left="3960" w:hanging="360"/>
      </w:pPr>
    </w:lvl>
    <w:lvl w:ilvl="5" w:tplc="3580FD80" w:tentative="1">
      <w:start w:val="1"/>
      <w:numFmt w:val="decimal"/>
      <w:lvlText w:val="%6."/>
      <w:lvlJc w:val="left"/>
      <w:pPr>
        <w:tabs>
          <w:tab w:val="num" w:pos="4680"/>
        </w:tabs>
        <w:ind w:left="4680" w:hanging="360"/>
      </w:pPr>
    </w:lvl>
    <w:lvl w:ilvl="6" w:tplc="CE7AADD2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EDAC621C" w:tentative="1">
      <w:start w:val="1"/>
      <w:numFmt w:val="decimal"/>
      <w:lvlText w:val="%8."/>
      <w:lvlJc w:val="left"/>
      <w:pPr>
        <w:tabs>
          <w:tab w:val="num" w:pos="6120"/>
        </w:tabs>
        <w:ind w:left="6120" w:hanging="360"/>
      </w:pPr>
    </w:lvl>
    <w:lvl w:ilvl="8" w:tplc="51BAB87E" w:tentative="1">
      <w:start w:val="1"/>
      <w:numFmt w:val="decimal"/>
      <w:lvlText w:val="%9."/>
      <w:lvlJc w:val="left"/>
      <w:pPr>
        <w:tabs>
          <w:tab w:val="num" w:pos="6840"/>
        </w:tabs>
        <w:ind w:left="6840" w:hanging="360"/>
      </w:pPr>
    </w:lvl>
  </w:abstractNum>
  <w:abstractNum w:abstractNumId="23" w15:restartNumberingAfterBreak="0">
    <w:nsid w:val="49A75F2B"/>
    <w:multiLevelType w:val="hybridMultilevel"/>
    <w:tmpl w:val="37EA6DAA"/>
    <w:lvl w:ilvl="0" w:tplc="DCAE7D0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4A05756D"/>
    <w:multiLevelType w:val="hybridMultilevel"/>
    <w:tmpl w:val="9F760F66"/>
    <w:lvl w:ilvl="0" w:tplc="E9C016E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4A415D8E"/>
    <w:multiLevelType w:val="hybridMultilevel"/>
    <w:tmpl w:val="C7349BB0"/>
    <w:lvl w:ilvl="0" w:tplc="FBCC6A8A">
      <w:start w:val="1"/>
      <w:numFmt w:val="decimal"/>
      <w:lvlText w:val="%1."/>
      <w:lvlJc w:val="left"/>
      <w:pPr>
        <w:ind w:left="1080" w:hanging="360"/>
      </w:pPr>
      <w:rPr>
        <w:rFonts w:eastAsiaTheme="minorEastAsia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4B2B6435"/>
    <w:multiLevelType w:val="hybridMultilevel"/>
    <w:tmpl w:val="04C8D0FC"/>
    <w:lvl w:ilvl="0" w:tplc="B252772E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B91424D"/>
    <w:multiLevelType w:val="hybridMultilevel"/>
    <w:tmpl w:val="2C0E5F44"/>
    <w:lvl w:ilvl="0" w:tplc="676AB11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E7408EE"/>
    <w:multiLevelType w:val="multilevel"/>
    <w:tmpl w:val="9086E8C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abstractNum w:abstractNumId="29" w15:restartNumberingAfterBreak="0">
    <w:nsid w:val="51014F6E"/>
    <w:multiLevelType w:val="hybridMultilevel"/>
    <w:tmpl w:val="9C6C7D1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4185B6D"/>
    <w:multiLevelType w:val="hybridMultilevel"/>
    <w:tmpl w:val="7180B7F4"/>
    <w:lvl w:ilvl="0" w:tplc="D3F0487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1" w15:restartNumberingAfterBreak="0">
    <w:nsid w:val="54BB4FED"/>
    <w:multiLevelType w:val="hybridMultilevel"/>
    <w:tmpl w:val="8A4AD7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52241B1"/>
    <w:multiLevelType w:val="hybridMultilevel"/>
    <w:tmpl w:val="E634DF86"/>
    <w:lvl w:ilvl="0" w:tplc="04210019">
      <w:start w:val="1"/>
      <w:numFmt w:val="lowerLetter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3" w15:restartNumberingAfterBreak="0">
    <w:nsid w:val="55C82C41"/>
    <w:multiLevelType w:val="hybridMultilevel"/>
    <w:tmpl w:val="DE7856AE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632109E"/>
    <w:multiLevelType w:val="hybridMultilevel"/>
    <w:tmpl w:val="3264B03C"/>
    <w:lvl w:ilvl="0" w:tplc="F7C020D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5" w15:restartNumberingAfterBreak="0">
    <w:nsid w:val="5665286C"/>
    <w:multiLevelType w:val="multilevel"/>
    <w:tmpl w:val="5038F42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6" w15:restartNumberingAfterBreak="0">
    <w:nsid w:val="587C57E4"/>
    <w:multiLevelType w:val="hybridMultilevel"/>
    <w:tmpl w:val="F802318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59A73765"/>
    <w:multiLevelType w:val="hybridMultilevel"/>
    <w:tmpl w:val="699CF89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9ED1C56"/>
    <w:multiLevelType w:val="hybridMultilevel"/>
    <w:tmpl w:val="36DE3836"/>
    <w:lvl w:ilvl="0" w:tplc="17CAECC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9" w15:restartNumberingAfterBreak="0">
    <w:nsid w:val="5C1A299C"/>
    <w:multiLevelType w:val="hybridMultilevel"/>
    <w:tmpl w:val="FBE40F4E"/>
    <w:lvl w:ilvl="0" w:tplc="3ADEC95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 w15:restartNumberingAfterBreak="0">
    <w:nsid w:val="5E8263F9"/>
    <w:multiLevelType w:val="hybridMultilevel"/>
    <w:tmpl w:val="C05C3D20"/>
    <w:lvl w:ilvl="0" w:tplc="4D7CE13C">
      <w:start w:val="1"/>
      <w:numFmt w:val="decimal"/>
      <w:lvlText w:val="%1)"/>
      <w:lvlJc w:val="left"/>
      <w:pPr>
        <w:ind w:left="144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 w15:restartNumberingAfterBreak="0">
    <w:nsid w:val="5ED256CA"/>
    <w:multiLevelType w:val="hybridMultilevel"/>
    <w:tmpl w:val="D8FAA70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5F772CB5"/>
    <w:multiLevelType w:val="hybridMultilevel"/>
    <w:tmpl w:val="464EAF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015518B"/>
    <w:multiLevelType w:val="hybridMultilevel"/>
    <w:tmpl w:val="1108ABCE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61BA6FD8"/>
    <w:multiLevelType w:val="hybridMultilevel"/>
    <w:tmpl w:val="3BC09C94"/>
    <w:lvl w:ilvl="0" w:tplc="F89E735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5" w15:restartNumberingAfterBreak="0">
    <w:nsid w:val="635D1FC2"/>
    <w:multiLevelType w:val="hybridMultilevel"/>
    <w:tmpl w:val="FD7C485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4736046"/>
    <w:multiLevelType w:val="hybridMultilevel"/>
    <w:tmpl w:val="4F5041D0"/>
    <w:lvl w:ilvl="0" w:tplc="54EC435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57874BE"/>
    <w:multiLevelType w:val="multilevel"/>
    <w:tmpl w:val="D34CC83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8" w15:restartNumberingAfterBreak="0">
    <w:nsid w:val="707E6D0E"/>
    <w:multiLevelType w:val="hybridMultilevel"/>
    <w:tmpl w:val="D8FAA70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1727047"/>
    <w:multiLevelType w:val="hybridMultilevel"/>
    <w:tmpl w:val="5AD2A6A4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 w15:restartNumberingAfterBreak="0">
    <w:nsid w:val="748E4DA9"/>
    <w:multiLevelType w:val="hybridMultilevel"/>
    <w:tmpl w:val="6FD0E010"/>
    <w:lvl w:ilvl="0" w:tplc="56AA526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1" w15:restartNumberingAfterBreak="0">
    <w:nsid w:val="77A70FD1"/>
    <w:multiLevelType w:val="hybridMultilevel"/>
    <w:tmpl w:val="B624F8A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A3C1C75"/>
    <w:multiLevelType w:val="hybridMultilevel"/>
    <w:tmpl w:val="76A40D52"/>
    <w:lvl w:ilvl="0" w:tplc="5B9E563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3" w15:restartNumberingAfterBreak="0">
    <w:nsid w:val="7C8847F3"/>
    <w:multiLevelType w:val="hybridMultilevel"/>
    <w:tmpl w:val="09E87BA4"/>
    <w:lvl w:ilvl="0" w:tplc="ACCED55E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4" w15:restartNumberingAfterBreak="0">
    <w:nsid w:val="7FB92694"/>
    <w:multiLevelType w:val="hybridMultilevel"/>
    <w:tmpl w:val="1C78A09A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21472604">
    <w:abstractNumId w:val="22"/>
  </w:num>
  <w:num w:numId="2" w16cid:durableId="221215421">
    <w:abstractNumId w:val="0"/>
  </w:num>
  <w:num w:numId="3" w16cid:durableId="1005327309">
    <w:abstractNumId w:val="17"/>
  </w:num>
  <w:num w:numId="4" w16cid:durableId="541749687">
    <w:abstractNumId w:val="24"/>
  </w:num>
  <w:num w:numId="5" w16cid:durableId="93940567">
    <w:abstractNumId w:val="53"/>
  </w:num>
  <w:num w:numId="6" w16cid:durableId="1352338237">
    <w:abstractNumId w:val="39"/>
  </w:num>
  <w:num w:numId="7" w16cid:durableId="1437671177">
    <w:abstractNumId w:val="29"/>
  </w:num>
  <w:num w:numId="8" w16cid:durableId="6442129">
    <w:abstractNumId w:val="49"/>
  </w:num>
  <w:num w:numId="9" w16cid:durableId="1566719333">
    <w:abstractNumId w:val="6"/>
  </w:num>
  <w:num w:numId="10" w16cid:durableId="774592694">
    <w:abstractNumId w:val="15"/>
  </w:num>
  <w:num w:numId="11" w16cid:durableId="608395183">
    <w:abstractNumId w:val="23"/>
  </w:num>
  <w:num w:numId="12" w16cid:durableId="864444374">
    <w:abstractNumId w:val="3"/>
  </w:num>
  <w:num w:numId="13" w16cid:durableId="2112815930">
    <w:abstractNumId w:val="40"/>
  </w:num>
  <w:num w:numId="14" w16cid:durableId="347827666">
    <w:abstractNumId w:val="52"/>
  </w:num>
  <w:num w:numId="15" w16cid:durableId="31540057">
    <w:abstractNumId w:val="33"/>
  </w:num>
  <w:num w:numId="16" w16cid:durableId="437988346">
    <w:abstractNumId w:val="10"/>
  </w:num>
  <w:num w:numId="17" w16cid:durableId="284584311">
    <w:abstractNumId w:val="54"/>
  </w:num>
  <w:num w:numId="18" w16cid:durableId="121113778">
    <w:abstractNumId w:val="46"/>
  </w:num>
  <w:num w:numId="19" w16cid:durableId="769395630">
    <w:abstractNumId w:val="18"/>
  </w:num>
  <w:num w:numId="20" w16cid:durableId="1086265558">
    <w:abstractNumId w:val="11"/>
  </w:num>
  <w:num w:numId="21" w16cid:durableId="246036440">
    <w:abstractNumId w:val="26"/>
  </w:num>
  <w:num w:numId="22" w16cid:durableId="2124185152">
    <w:abstractNumId w:val="32"/>
  </w:num>
  <w:num w:numId="23" w16cid:durableId="1502310527">
    <w:abstractNumId w:val="5"/>
  </w:num>
  <w:num w:numId="24" w16cid:durableId="166752730">
    <w:abstractNumId w:val="12"/>
  </w:num>
  <w:num w:numId="25" w16cid:durableId="820773290">
    <w:abstractNumId w:val="9"/>
  </w:num>
  <w:num w:numId="26" w16cid:durableId="401565949">
    <w:abstractNumId w:val="44"/>
  </w:num>
  <w:num w:numId="27" w16cid:durableId="1925258893">
    <w:abstractNumId w:val="14"/>
  </w:num>
  <w:num w:numId="28" w16cid:durableId="231896205">
    <w:abstractNumId w:val="19"/>
  </w:num>
  <w:num w:numId="29" w16cid:durableId="792140081">
    <w:abstractNumId w:val="1"/>
  </w:num>
  <w:num w:numId="30" w16cid:durableId="442850205">
    <w:abstractNumId w:val="20"/>
  </w:num>
  <w:num w:numId="31" w16cid:durableId="577984903">
    <w:abstractNumId w:val="2"/>
  </w:num>
  <w:num w:numId="32" w16cid:durableId="992686590">
    <w:abstractNumId w:val="50"/>
  </w:num>
  <w:num w:numId="33" w16cid:durableId="2051220251">
    <w:abstractNumId w:val="7"/>
  </w:num>
  <w:num w:numId="34" w16cid:durableId="1809013373">
    <w:abstractNumId w:val="34"/>
  </w:num>
  <w:num w:numId="35" w16cid:durableId="1416972900">
    <w:abstractNumId w:val="41"/>
  </w:num>
  <w:num w:numId="36" w16cid:durableId="403646349">
    <w:abstractNumId w:val="4"/>
  </w:num>
  <w:num w:numId="37" w16cid:durableId="606695522">
    <w:abstractNumId w:val="25"/>
  </w:num>
  <w:num w:numId="38" w16cid:durableId="983464425">
    <w:abstractNumId w:val="37"/>
  </w:num>
  <w:num w:numId="39" w16cid:durableId="1518346143">
    <w:abstractNumId w:val="30"/>
  </w:num>
  <w:num w:numId="40" w16cid:durableId="1342507926">
    <w:abstractNumId w:val="38"/>
  </w:num>
  <w:num w:numId="41" w16cid:durableId="2033455139">
    <w:abstractNumId w:val="21"/>
  </w:num>
  <w:num w:numId="42" w16cid:durableId="555551536">
    <w:abstractNumId w:val="48"/>
  </w:num>
  <w:num w:numId="43" w16cid:durableId="1093867075">
    <w:abstractNumId w:val="42"/>
  </w:num>
  <w:num w:numId="44" w16cid:durableId="286130202">
    <w:abstractNumId w:val="31"/>
  </w:num>
  <w:num w:numId="45" w16cid:durableId="1804544044">
    <w:abstractNumId w:val="35"/>
  </w:num>
  <w:num w:numId="46" w16cid:durableId="1096051427">
    <w:abstractNumId w:val="13"/>
  </w:num>
  <w:num w:numId="47" w16cid:durableId="1170674800">
    <w:abstractNumId w:val="8"/>
  </w:num>
  <w:num w:numId="48" w16cid:durableId="1578516594">
    <w:abstractNumId w:val="16"/>
  </w:num>
  <w:num w:numId="49" w16cid:durableId="366028362">
    <w:abstractNumId w:val="43"/>
  </w:num>
  <w:num w:numId="50" w16cid:durableId="368802786">
    <w:abstractNumId w:val="51"/>
  </w:num>
  <w:num w:numId="51" w16cid:durableId="305360948">
    <w:abstractNumId w:val="27"/>
  </w:num>
  <w:num w:numId="52" w16cid:durableId="990140834">
    <w:abstractNumId w:val="45"/>
  </w:num>
  <w:num w:numId="53" w16cid:durableId="479468433">
    <w:abstractNumId w:val="28"/>
  </w:num>
  <w:num w:numId="54" w16cid:durableId="1248081330">
    <w:abstractNumId w:val="47"/>
  </w:num>
  <w:num w:numId="55" w16cid:durableId="1687554202">
    <w:abstractNumId w:val="36"/>
  </w:num>
  <w:numIdMacAtCleanup w:val="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6"/>
  <w:hideSpellingErrors/>
  <w:hideGrammaticalError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DA511C"/>
    <w:rsid w:val="00003F40"/>
    <w:rsid w:val="00005B87"/>
    <w:rsid w:val="000078CD"/>
    <w:rsid w:val="00007A60"/>
    <w:rsid w:val="000114F7"/>
    <w:rsid w:val="000275FD"/>
    <w:rsid w:val="00030D97"/>
    <w:rsid w:val="00031863"/>
    <w:rsid w:val="00032572"/>
    <w:rsid w:val="00034A65"/>
    <w:rsid w:val="0004182F"/>
    <w:rsid w:val="00050690"/>
    <w:rsid w:val="00072841"/>
    <w:rsid w:val="00077B56"/>
    <w:rsid w:val="00083589"/>
    <w:rsid w:val="00084058"/>
    <w:rsid w:val="000867B3"/>
    <w:rsid w:val="00091ABF"/>
    <w:rsid w:val="00095F24"/>
    <w:rsid w:val="000A0172"/>
    <w:rsid w:val="000A50A3"/>
    <w:rsid w:val="000A677B"/>
    <w:rsid w:val="000A6AD7"/>
    <w:rsid w:val="000B2EAF"/>
    <w:rsid w:val="000D428B"/>
    <w:rsid w:val="000D56F0"/>
    <w:rsid w:val="000E0870"/>
    <w:rsid w:val="000F03B5"/>
    <w:rsid w:val="000F535F"/>
    <w:rsid w:val="00100BB3"/>
    <w:rsid w:val="00100D2D"/>
    <w:rsid w:val="00102D28"/>
    <w:rsid w:val="00103861"/>
    <w:rsid w:val="00116E16"/>
    <w:rsid w:val="00121E54"/>
    <w:rsid w:val="00127474"/>
    <w:rsid w:val="001343CB"/>
    <w:rsid w:val="00141ED1"/>
    <w:rsid w:val="001458CA"/>
    <w:rsid w:val="00153B81"/>
    <w:rsid w:val="001544CD"/>
    <w:rsid w:val="001707D8"/>
    <w:rsid w:val="001911AE"/>
    <w:rsid w:val="00192FFB"/>
    <w:rsid w:val="00197089"/>
    <w:rsid w:val="001A0425"/>
    <w:rsid w:val="001A24D7"/>
    <w:rsid w:val="001B0FF8"/>
    <w:rsid w:val="001B5237"/>
    <w:rsid w:val="001C2543"/>
    <w:rsid w:val="001C3FAA"/>
    <w:rsid w:val="001D335A"/>
    <w:rsid w:val="001D4E39"/>
    <w:rsid w:val="001D5C3D"/>
    <w:rsid w:val="001E5243"/>
    <w:rsid w:val="001F2366"/>
    <w:rsid w:val="00203EB9"/>
    <w:rsid w:val="00211BAE"/>
    <w:rsid w:val="00215A1E"/>
    <w:rsid w:val="002162F5"/>
    <w:rsid w:val="00217F91"/>
    <w:rsid w:val="00220B39"/>
    <w:rsid w:val="00222C2E"/>
    <w:rsid w:val="00222F62"/>
    <w:rsid w:val="00227FB4"/>
    <w:rsid w:val="00232044"/>
    <w:rsid w:val="00236BFA"/>
    <w:rsid w:val="00243E4C"/>
    <w:rsid w:val="002747C0"/>
    <w:rsid w:val="00274F50"/>
    <w:rsid w:val="00281573"/>
    <w:rsid w:val="0028313C"/>
    <w:rsid w:val="00286280"/>
    <w:rsid w:val="0028752A"/>
    <w:rsid w:val="00293A27"/>
    <w:rsid w:val="002A2AF2"/>
    <w:rsid w:val="002A2BE0"/>
    <w:rsid w:val="002A7B54"/>
    <w:rsid w:val="002B1F29"/>
    <w:rsid w:val="002B6A72"/>
    <w:rsid w:val="002B7A66"/>
    <w:rsid w:val="002C0F3C"/>
    <w:rsid w:val="002D4EE9"/>
    <w:rsid w:val="002D556D"/>
    <w:rsid w:val="002D6150"/>
    <w:rsid w:val="002D7328"/>
    <w:rsid w:val="002F17B2"/>
    <w:rsid w:val="002F5FEE"/>
    <w:rsid w:val="002F7520"/>
    <w:rsid w:val="00303001"/>
    <w:rsid w:val="003114A2"/>
    <w:rsid w:val="003208EE"/>
    <w:rsid w:val="00333260"/>
    <w:rsid w:val="003369A9"/>
    <w:rsid w:val="003377C0"/>
    <w:rsid w:val="003449BC"/>
    <w:rsid w:val="00346B69"/>
    <w:rsid w:val="0035407F"/>
    <w:rsid w:val="00357D40"/>
    <w:rsid w:val="003627E9"/>
    <w:rsid w:val="00370778"/>
    <w:rsid w:val="00370E22"/>
    <w:rsid w:val="00376D08"/>
    <w:rsid w:val="00380E53"/>
    <w:rsid w:val="00381C14"/>
    <w:rsid w:val="00384B29"/>
    <w:rsid w:val="00390E33"/>
    <w:rsid w:val="0039426E"/>
    <w:rsid w:val="003A1009"/>
    <w:rsid w:val="003A2D92"/>
    <w:rsid w:val="003A576F"/>
    <w:rsid w:val="003C1FFA"/>
    <w:rsid w:val="003C6E36"/>
    <w:rsid w:val="003D0D59"/>
    <w:rsid w:val="003E30A4"/>
    <w:rsid w:val="003F2DAB"/>
    <w:rsid w:val="003F2E92"/>
    <w:rsid w:val="003F4377"/>
    <w:rsid w:val="003F49CD"/>
    <w:rsid w:val="0040310E"/>
    <w:rsid w:val="00406391"/>
    <w:rsid w:val="004273B0"/>
    <w:rsid w:val="00430EE7"/>
    <w:rsid w:val="0043299C"/>
    <w:rsid w:val="00440E19"/>
    <w:rsid w:val="00442EAF"/>
    <w:rsid w:val="004463DB"/>
    <w:rsid w:val="00446604"/>
    <w:rsid w:val="004579F1"/>
    <w:rsid w:val="00482144"/>
    <w:rsid w:val="0049182E"/>
    <w:rsid w:val="00495169"/>
    <w:rsid w:val="00496B22"/>
    <w:rsid w:val="004A04A3"/>
    <w:rsid w:val="004A1C58"/>
    <w:rsid w:val="004A2240"/>
    <w:rsid w:val="004A778C"/>
    <w:rsid w:val="004B71D9"/>
    <w:rsid w:val="004C12C4"/>
    <w:rsid w:val="004C4726"/>
    <w:rsid w:val="004C611A"/>
    <w:rsid w:val="004D181D"/>
    <w:rsid w:val="004D2495"/>
    <w:rsid w:val="004D2D40"/>
    <w:rsid w:val="004F159B"/>
    <w:rsid w:val="004F2018"/>
    <w:rsid w:val="004F66D6"/>
    <w:rsid w:val="004F692A"/>
    <w:rsid w:val="00502E11"/>
    <w:rsid w:val="005126A5"/>
    <w:rsid w:val="0051300C"/>
    <w:rsid w:val="00516B9C"/>
    <w:rsid w:val="00546E25"/>
    <w:rsid w:val="00556472"/>
    <w:rsid w:val="00561A7D"/>
    <w:rsid w:val="005660B7"/>
    <w:rsid w:val="00573640"/>
    <w:rsid w:val="00587778"/>
    <w:rsid w:val="00593701"/>
    <w:rsid w:val="005A1B85"/>
    <w:rsid w:val="005A2648"/>
    <w:rsid w:val="005A74F2"/>
    <w:rsid w:val="005B28E4"/>
    <w:rsid w:val="005B5DC1"/>
    <w:rsid w:val="005C231C"/>
    <w:rsid w:val="005C3129"/>
    <w:rsid w:val="005C3FEC"/>
    <w:rsid w:val="005C7763"/>
    <w:rsid w:val="005D2349"/>
    <w:rsid w:val="005E4974"/>
    <w:rsid w:val="005E4F5C"/>
    <w:rsid w:val="005F0010"/>
    <w:rsid w:val="005F0719"/>
    <w:rsid w:val="005F25FA"/>
    <w:rsid w:val="0061139A"/>
    <w:rsid w:val="00611673"/>
    <w:rsid w:val="00613007"/>
    <w:rsid w:val="00625C96"/>
    <w:rsid w:val="0062749C"/>
    <w:rsid w:val="0063078E"/>
    <w:rsid w:val="006400BD"/>
    <w:rsid w:val="00640D3A"/>
    <w:rsid w:val="006413DD"/>
    <w:rsid w:val="006469F4"/>
    <w:rsid w:val="00647823"/>
    <w:rsid w:val="00651312"/>
    <w:rsid w:val="00651CF8"/>
    <w:rsid w:val="0065401C"/>
    <w:rsid w:val="00657AE1"/>
    <w:rsid w:val="00664E86"/>
    <w:rsid w:val="00665962"/>
    <w:rsid w:val="0067006D"/>
    <w:rsid w:val="006726CE"/>
    <w:rsid w:val="006726D6"/>
    <w:rsid w:val="00682DD5"/>
    <w:rsid w:val="006A6787"/>
    <w:rsid w:val="006B10B0"/>
    <w:rsid w:val="006B1CF5"/>
    <w:rsid w:val="006C4AA2"/>
    <w:rsid w:val="006D1B64"/>
    <w:rsid w:val="006D4490"/>
    <w:rsid w:val="006E2709"/>
    <w:rsid w:val="006E40C5"/>
    <w:rsid w:val="006F3584"/>
    <w:rsid w:val="007046A2"/>
    <w:rsid w:val="00717116"/>
    <w:rsid w:val="007172FD"/>
    <w:rsid w:val="0073224E"/>
    <w:rsid w:val="00732908"/>
    <w:rsid w:val="00736415"/>
    <w:rsid w:val="00740087"/>
    <w:rsid w:val="007430B0"/>
    <w:rsid w:val="00743767"/>
    <w:rsid w:val="00745107"/>
    <w:rsid w:val="00752586"/>
    <w:rsid w:val="00752661"/>
    <w:rsid w:val="0076777F"/>
    <w:rsid w:val="00777203"/>
    <w:rsid w:val="007919C4"/>
    <w:rsid w:val="00794DDA"/>
    <w:rsid w:val="007951AC"/>
    <w:rsid w:val="007951B3"/>
    <w:rsid w:val="007960D5"/>
    <w:rsid w:val="007A023E"/>
    <w:rsid w:val="007A582F"/>
    <w:rsid w:val="007B4FBB"/>
    <w:rsid w:val="007B5709"/>
    <w:rsid w:val="007B595C"/>
    <w:rsid w:val="007C546E"/>
    <w:rsid w:val="007D1CDB"/>
    <w:rsid w:val="007D3D90"/>
    <w:rsid w:val="007D44AF"/>
    <w:rsid w:val="007E1281"/>
    <w:rsid w:val="007F79BD"/>
    <w:rsid w:val="00800366"/>
    <w:rsid w:val="00805943"/>
    <w:rsid w:val="008302D1"/>
    <w:rsid w:val="00830BA0"/>
    <w:rsid w:val="00842126"/>
    <w:rsid w:val="00850500"/>
    <w:rsid w:val="008602A1"/>
    <w:rsid w:val="00866055"/>
    <w:rsid w:val="00877269"/>
    <w:rsid w:val="00880679"/>
    <w:rsid w:val="00892FCE"/>
    <w:rsid w:val="00893B5B"/>
    <w:rsid w:val="008A352B"/>
    <w:rsid w:val="008A37FC"/>
    <w:rsid w:val="008B357B"/>
    <w:rsid w:val="008C37A1"/>
    <w:rsid w:val="008C3B83"/>
    <w:rsid w:val="008C70EE"/>
    <w:rsid w:val="008D39AA"/>
    <w:rsid w:val="00904C0E"/>
    <w:rsid w:val="00905B60"/>
    <w:rsid w:val="00906294"/>
    <w:rsid w:val="0090755E"/>
    <w:rsid w:val="0091035B"/>
    <w:rsid w:val="009107E7"/>
    <w:rsid w:val="00913B56"/>
    <w:rsid w:val="00916A74"/>
    <w:rsid w:val="0092522E"/>
    <w:rsid w:val="00930F69"/>
    <w:rsid w:val="00933CF5"/>
    <w:rsid w:val="00940696"/>
    <w:rsid w:val="00945B05"/>
    <w:rsid w:val="00963554"/>
    <w:rsid w:val="00964798"/>
    <w:rsid w:val="00976601"/>
    <w:rsid w:val="00976634"/>
    <w:rsid w:val="00977887"/>
    <w:rsid w:val="0099695F"/>
    <w:rsid w:val="0099766A"/>
    <w:rsid w:val="009A108A"/>
    <w:rsid w:val="009B0DCC"/>
    <w:rsid w:val="009B256A"/>
    <w:rsid w:val="009B5373"/>
    <w:rsid w:val="009C1624"/>
    <w:rsid w:val="009C3D7A"/>
    <w:rsid w:val="009D1BD5"/>
    <w:rsid w:val="009D1C4E"/>
    <w:rsid w:val="009D2874"/>
    <w:rsid w:val="009E44FA"/>
    <w:rsid w:val="009E4704"/>
    <w:rsid w:val="009F0411"/>
    <w:rsid w:val="009F2BD5"/>
    <w:rsid w:val="009F3686"/>
    <w:rsid w:val="009F6769"/>
    <w:rsid w:val="00A0561A"/>
    <w:rsid w:val="00A21B0F"/>
    <w:rsid w:val="00A30544"/>
    <w:rsid w:val="00A40F10"/>
    <w:rsid w:val="00A47F64"/>
    <w:rsid w:val="00A521CF"/>
    <w:rsid w:val="00A55B34"/>
    <w:rsid w:val="00A62E1E"/>
    <w:rsid w:val="00A65C52"/>
    <w:rsid w:val="00A81875"/>
    <w:rsid w:val="00AA78CE"/>
    <w:rsid w:val="00AB5E9C"/>
    <w:rsid w:val="00AB77C3"/>
    <w:rsid w:val="00AC0B02"/>
    <w:rsid w:val="00AC434C"/>
    <w:rsid w:val="00AC7E50"/>
    <w:rsid w:val="00AD42C9"/>
    <w:rsid w:val="00AE28E6"/>
    <w:rsid w:val="00AE4B9C"/>
    <w:rsid w:val="00AE6F90"/>
    <w:rsid w:val="00AF3727"/>
    <w:rsid w:val="00B12EFC"/>
    <w:rsid w:val="00B16CE9"/>
    <w:rsid w:val="00B24C64"/>
    <w:rsid w:val="00B52B9E"/>
    <w:rsid w:val="00B5587B"/>
    <w:rsid w:val="00B57A2E"/>
    <w:rsid w:val="00B61360"/>
    <w:rsid w:val="00B63C8B"/>
    <w:rsid w:val="00B737C4"/>
    <w:rsid w:val="00B7456B"/>
    <w:rsid w:val="00B750DD"/>
    <w:rsid w:val="00B768DE"/>
    <w:rsid w:val="00B76C0E"/>
    <w:rsid w:val="00B777CB"/>
    <w:rsid w:val="00B84A1E"/>
    <w:rsid w:val="00B9030A"/>
    <w:rsid w:val="00B9119D"/>
    <w:rsid w:val="00B92DF1"/>
    <w:rsid w:val="00B94B53"/>
    <w:rsid w:val="00B97481"/>
    <w:rsid w:val="00BA0184"/>
    <w:rsid w:val="00BB070B"/>
    <w:rsid w:val="00BB2D5D"/>
    <w:rsid w:val="00BB4C04"/>
    <w:rsid w:val="00BC121E"/>
    <w:rsid w:val="00BC62E0"/>
    <w:rsid w:val="00BC6CA4"/>
    <w:rsid w:val="00BD0C94"/>
    <w:rsid w:val="00BD1676"/>
    <w:rsid w:val="00BD5A6D"/>
    <w:rsid w:val="00BE5ACD"/>
    <w:rsid w:val="00BE7AE4"/>
    <w:rsid w:val="00BF4582"/>
    <w:rsid w:val="00C0441C"/>
    <w:rsid w:val="00C0519A"/>
    <w:rsid w:val="00C104A1"/>
    <w:rsid w:val="00C11CCA"/>
    <w:rsid w:val="00C301A3"/>
    <w:rsid w:val="00C376DC"/>
    <w:rsid w:val="00C37B85"/>
    <w:rsid w:val="00C55451"/>
    <w:rsid w:val="00C63196"/>
    <w:rsid w:val="00C66C11"/>
    <w:rsid w:val="00C67821"/>
    <w:rsid w:val="00C738C0"/>
    <w:rsid w:val="00C761B9"/>
    <w:rsid w:val="00C76D86"/>
    <w:rsid w:val="00C802EE"/>
    <w:rsid w:val="00C91CF8"/>
    <w:rsid w:val="00C943A3"/>
    <w:rsid w:val="00CA0C96"/>
    <w:rsid w:val="00CA1F7E"/>
    <w:rsid w:val="00CC3E08"/>
    <w:rsid w:val="00CC4065"/>
    <w:rsid w:val="00CC6C9D"/>
    <w:rsid w:val="00CC7345"/>
    <w:rsid w:val="00CD0BF4"/>
    <w:rsid w:val="00CD2170"/>
    <w:rsid w:val="00CD76E9"/>
    <w:rsid w:val="00CE0992"/>
    <w:rsid w:val="00CE4C38"/>
    <w:rsid w:val="00CE68E4"/>
    <w:rsid w:val="00D068BC"/>
    <w:rsid w:val="00D10D12"/>
    <w:rsid w:val="00D14039"/>
    <w:rsid w:val="00D15FB5"/>
    <w:rsid w:val="00D17218"/>
    <w:rsid w:val="00D1788A"/>
    <w:rsid w:val="00D20F8B"/>
    <w:rsid w:val="00D3054F"/>
    <w:rsid w:val="00D53F37"/>
    <w:rsid w:val="00D64CC5"/>
    <w:rsid w:val="00D66024"/>
    <w:rsid w:val="00D678BF"/>
    <w:rsid w:val="00D72392"/>
    <w:rsid w:val="00D73602"/>
    <w:rsid w:val="00D752AC"/>
    <w:rsid w:val="00D840F7"/>
    <w:rsid w:val="00D84A87"/>
    <w:rsid w:val="00D87858"/>
    <w:rsid w:val="00D90894"/>
    <w:rsid w:val="00D911D6"/>
    <w:rsid w:val="00D96D9A"/>
    <w:rsid w:val="00DA511C"/>
    <w:rsid w:val="00DB2BEF"/>
    <w:rsid w:val="00DB43E9"/>
    <w:rsid w:val="00DB6C94"/>
    <w:rsid w:val="00DC505F"/>
    <w:rsid w:val="00DE48BF"/>
    <w:rsid w:val="00DE7B5E"/>
    <w:rsid w:val="00DF3958"/>
    <w:rsid w:val="00DF4F70"/>
    <w:rsid w:val="00E07962"/>
    <w:rsid w:val="00E3235F"/>
    <w:rsid w:val="00E776A5"/>
    <w:rsid w:val="00E77C78"/>
    <w:rsid w:val="00E80003"/>
    <w:rsid w:val="00E85D15"/>
    <w:rsid w:val="00E86B42"/>
    <w:rsid w:val="00EA10FA"/>
    <w:rsid w:val="00EB046A"/>
    <w:rsid w:val="00EC2EC5"/>
    <w:rsid w:val="00EE3FB0"/>
    <w:rsid w:val="00EE4677"/>
    <w:rsid w:val="00F01E27"/>
    <w:rsid w:val="00F05C1B"/>
    <w:rsid w:val="00F13D69"/>
    <w:rsid w:val="00F21B90"/>
    <w:rsid w:val="00F21DBE"/>
    <w:rsid w:val="00F23B20"/>
    <w:rsid w:val="00F269BC"/>
    <w:rsid w:val="00F2705B"/>
    <w:rsid w:val="00F27330"/>
    <w:rsid w:val="00F350E1"/>
    <w:rsid w:val="00F35333"/>
    <w:rsid w:val="00F434C5"/>
    <w:rsid w:val="00F436F4"/>
    <w:rsid w:val="00F47D46"/>
    <w:rsid w:val="00F63CD4"/>
    <w:rsid w:val="00F64185"/>
    <w:rsid w:val="00F71293"/>
    <w:rsid w:val="00F821A3"/>
    <w:rsid w:val="00F86F00"/>
    <w:rsid w:val="00FA0F85"/>
    <w:rsid w:val="00FA3679"/>
    <w:rsid w:val="00FA67D7"/>
    <w:rsid w:val="00FB03CE"/>
    <w:rsid w:val="00FB126D"/>
    <w:rsid w:val="00FB2BD1"/>
    <w:rsid w:val="00FC06E7"/>
    <w:rsid w:val="00FD2D33"/>
    <w:rsid w:val="00FD4E95"/>
    <w:rsid w:val="00FD6272"/>
    <w:rsid w:val="00FD798B"/>
    <w:rsid w:val="00FD7F7D"/>
    <w:rsid w:val="00FE5960"/>
    <w:rsid w:val="00FE6F97"/>
    <w:rsid w:val="00FF1D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5:docId w15:val="{0A0BDD5B-DDE6-E74D-B40A-A854E6F492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Judul1">
    <w:name w:val="heading 1"/>
    <w:basedOn w:val="Normal"/>
    <w:next w:val="Normal"/>
    <w:link w:val="Judul1KAR"/>
    <w:uiPriority w:val="9"/>
    <w:qFormat/>
    <w:rsid w:val="00C376D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6413D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9D1BD5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Judul4">
    <w:name w:val="heading 4"/>
    <w:basedOn w:val="Normal"/>
    <w:next w:val="Normal"/>
    <w:link w:val="Judul4KAR"/>
    <w:uiPriority w:val="9"/>
    <w:unhideWhenUsed/>
    <w:qFormat/>
    <w:rsid w:val="00FC06E7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DaftarParagraf">
    <w:name w:val="List Paragraph"/>
    <w:basedOn w:val="Normal"/>
    <w:uiPriority w:val="34"/>
    <w:qFormat/>
    <w:rsid w:val="00FD6272"/>
    <w:pPr>
      <w:ind w:left="720"/>
      <w:contextualSpacing/>
    </w:pPr>
    <w:rPr>
      <w:lang w:val="en-US"/>
    </w:rPr>
  </w:style>
  <w:style w:type="paragraph" w:styleId="Header">
    <w:name w:val="header"/>
    <w:basedOn w:val="Normal"/>
    <w:link w:val="HeaderKAR"/>
    <w:uiPriority w:val="99"/>
    <w:unhideWhenUsed/>
    <w:rsid w:val="00FD6272"/>
    <w:pPr>
      <w:tabs>
        <w:tab w:val="center" w:pos="4513"/>
        <w:tab w:val="right" w:pos="9026"/>
      </w:tabs>
      <w:spacing w:after="0" w:line="240" w:lineRule="auto"/>
    </w:pPr>
    <w:rPr>
      <w:lang w:val="en-US"/>
    </w:rPr>
  </w:style>
  <w:style w:type="character" w:customStyle="1" w:styleId="HeaderKAR">
    <w:name w:val="Header KAR"/>
    <w:basedOn w:val="FontParagrafDefault"/>
    <w:link w:val="Header"/>
    <w:uiPriority w:val="99"/>
    <w:rsid w:val="00FD6272"/>
    <w:rPr>
      <w:lang w:val="en-US"/>
    </w:rPr>
  </w:style>
  <w:style w:type="paragraph" w:styleId="Footer">
    <w:name w:val="footer"/>
    <w:basedOn w:val="Normal"/>
    <w:link w:val="FooterKAR"/>
    <w:uiPriority w:val="99"/>
    <w:unhideWhenUsed/>
    <w:rsid w:val="00FD6272"/>
    <w:pPr>
      <w:tabs>
        <w:tab w:val="center" w:pos="4513"/>
        <w:tab w:val="right" w:pos="9026"/>
      </w:tabs>
      <w:spacing w:after="0" w:line="240" w:lineRule="auto"/>
    </w:pPr>
    <w:rPr>
      <w:lang w:val="en-US"/>
    </w:rPr>
  </w:style>
  <w:style w:type="character" w:customStyle="1" w:styleId="FooterKAR">
    <w:name w:val="Footer KAR"/>
    <w:basedOn w:val="FontParagrafDefault"/>
    <w:link w:val="Footer"/>
    <w:uiPriority w:val="99"/>
    <w:rsid w:val="00FD6272"/>
    <w:rPr>
      <w:lang w:val="en-US"/>
    </w:rPr>
  </w:style>
  <w:style w:type="table" w:styleId="KisiTabel">
    <w:name w:val="Table Grid"/>
    <w:basedOn w:val="TabelNormal"/>
    <w:uiPriority w:val="59"/>
    <w:rsid w:val="00FD6272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ksBalon">
    <w:name w:val="Balloon Text"/>
    <w:basedOn w:val="Normal"/>
    <w:link w:val="TeksBalonKAR"/>
    <w:uiPriority w:val="99"/>
    <w:semiHidden/>
    <w:unhideWhenUsed/>
    <w:rsid w:val="00FD62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FD6272"/>
    <w:rPr>
      <w:rFonts w:ascii="Tahoma" w:hAnsi="Tahoma" w:cs="Tahoma"/>
      <w:sz w:val="16"/>
      <w:szCs w:val="16"/>
    </w:rPr>
  </w:style>
  <w:style w:type="character" w:styleId="Hyperlink">
    <w:name w:val="Hyperlink"/>
    <w:basedOn w:val="FontParagrafDefault"/>
    <w:uiPriority w:val="99"/>
    <w:unhideWhenUsed/>
    <w:rsid w:val="00C761B9"/>
    <w:rPr>
      <w:color w:val="0000FF" w:themeColor="hyperlink"/>
      <w:u w:val="single"/>
    </w:rPr>
  </w:style>
  <w:style w:type="character" w:customStyle="1" w:styleId="Judul1KAR">
    <w:name w:val="Judul 1 KAR"/>
    <w:basedOn w:val="FontParagrafDefault"/>
    <w:link w:val="Judul1"/>
    <w:uiPriority w:val="9"/>
    <w:rsid w:val="00C376D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Judul2KAR">
    <w:name w:val="Judul 2 KAR"/>
    <w:basedOn w:val="FontParagrafDefault"/>
    <w:link w:val="Judul2"/>
    <w:uiPriority w:val="9"/>
    <w:rsid w:val="006413D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Judul3KAR">
    <w:name w:val="Judul 3 KAR"/>
    <w:basedOn w:val="FontParagrafDefault"/>
    <w:link w:val="Judul3"/>
    <w:uiPriority w:val="9"/>
    <w:rsid w:val="009D1BD5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Judul4KAR">
    <w:name w:val="Judul 4 KAR"/>
    <w:basedOn w:val="FontParagrafDefault"/>
    <w:link w:val="Judul4"/>
    <w:uiPriority w:val="9"/>
    <w:rsid w:val="00FC06E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JudulTOC">
    <w:name w:val="TOC Heading"/>
    <w:basedOn w:val="Judul1"/>
    <w:next w:val="Normal"/>
    <w:uiPriority w:val="39"/>
    <w:unhideWhenUsed/>
    <w:qFormat/>
    <w:rsid w:val="00D7360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D7360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7360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73602"/>
    <w:pPr>
      <w:spacing w:after="100"/>
      <w:ind w:left="440"/>
    </w:pPr>
  </w:style>
  <w:style w:type="paragraph" w:styleId="TeksCatatanAkhir">
    <w:name w:val="endnote text"/>
    <w:basedOn w:val="Normal"/>
    <w:link w:val="TeksCatatanAkhirKAR"/>
    <w:uiPriority w:val="99"/>
    <w:semiHidden/>
    <w:unhideWhenUsed/>
    <w:rsid w:val="006D4490"/>
    <w:pPr>
      <w:spacing w:after="0" w:line="240" w:lineRule="auto"/>
    </w:pPr>
    <w:rPr>
      <w:sz w:val="20"/>
      <w:szCs w:val="20"/>
    </w:rPr>
  </w:style>
  <w:style w:type="character" w:customStyle="1" w:styleId="TeksCatatanAkhirKAR">
    <w:name w:val="Teks Catatan Akhir KAR"/>
    <w:basedOn w:val="FontParagrafDefault"/>
    <w:link w:val="TeksCatatanAkhir"/>
    <w:uiPriority w:val="99"/>
    <w:semiHidden/>
    <w:rsid w:val="006D4490"/>
    <w:rPr>
      <w:sz w:val="20"/>
      <w:szCs w:val="20"/>
    </w:rPr>
  </w:style>
  <w:style w:type="character" w:styleId="ReferensiCatatanAkhir">
    <w:name w:val="endnote reference"/>
    <w:basedOn w:val="FontParagrafDefault"/>
    <w:uiPriority w:val="99"/>
    <w:semiHidden/>
    <w:unhideWhenUsed/>
    <w:rsid w:val="006D4490"/>
    <w:rPr>
      <w:vertAlign w:val="superscript"/>
    </w:rPr>
  </w:style>
  <w:style w:type="character" w:styleId="Tempatpenampungteks">
    <w:name w:val="Placeholder Text"/>
    <w:basedOn w:val="FontParagrafDefault"/>
    <w:uiPriority w:val="99"/>
    <w:semiHidden/>
    <w:rsid w:val="007B595C"/>
    <w:rPr>
      <w:color w:val="808080"/>
    </w:rPr>
  </w:style>
  <w:style w:type="character" w:customStyle="1" w:styleId="HeaderChar1">
    <w:name w:val="Header Char1"/>
    <w:basedOn w:val="FontParagrafDefault"/>
    <w:uiPriority w:val="99"/>
    <w:rsid w:val="001911AE"/>
    <w:rPr>
      <w:lang w:val="en-US"/>
    </w:rPr>
  </w:style>
  <w:style w:type="character" w:customStyle="1" w:styleId="FooterChar1">
    <w:name w:val="Footer Char1"/>
    <w:basedOn w:val="FontParagrafDefault"/>
    <w:uiPriority w:val="99"/>
    <w:rsid w:val="001911AE"/>
    <w:rPr>
      <w:lang w:val="en-US"/>
    </w:rPr>
  </w:style>
  <w:style w:type="character" w:customStyle="1" w:styleId="BalloonTextChar1">
    <w:name w:val="Balloon Text Char1"/>
    <w:basedOn w:val="FontParagrafDefault"/>
    <w:uiPriority w:val="99"/>
    <w:semiHidden/>
    <w:rsid w:val="001911AE"/>
    <w:rPr>
      <w:rFonts w:ascii="Tahoma" w:hAnsi="Tahoma" w:cs="Tahoma"/>
      <w:sz w:val="16"/>
      <w:szCs w:val="16"/>
    </w:rPr>
  </w:style>
  <w:style w:type="character" w:customStyle="1" w:styleId="Heading1Char1">
    <w:name w:val="Heading 1 Char1"/>
    <w:basedOn w:val="FontParagrafDefault"/>
    <w:uiPriority w:val="9"/>
    <w:rsid w:val="001911A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1">
    <w:name w:val="Heading 2 Char1"/>
    <w:basedOn w:val="FontParagrafDefault"/>
    <w:uiPriority w:val="9"/>
    <w:rsid w:val="001911A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1">
    <w:name w:val="Heading 3 Char1"/>
    <w:basedOn w:val="FontParagrafDefault"/>
    <w:uiPriority w:val="9"/>
    <w:rsid w:val="001911A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1">
    <w:name w:val="Heading 4 Char1"/>
    <w:basedOn w:val="FontParagrafDefault"/>
    <w:uiPriority w:val="9"/>
    <w:rsid w:val="001911A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EndnoteTextChar1">
    <w:name w:val="Endnote Text Char1"/>
    <w:basedOn w:val="FontParagrafDefault"/>
    <w:uiPriority w:val="99"/>
    <w:semiHidden/>
    <w:rsid w:val="001911AE"/>
    <w:rPr>
      <w:sz w:val="20"/>
      <w:szCs w:val="20"/>
    </w:rPr>
  </w:style>
  <w:style w:type="character" w:customStyle="1" w:styleId="BalloonTextChar2">
    <w:name w:val="Balloon Text Char2"/>
    <w:basedOn w:val="FontParagrafDefault"/>
    <w:uiPriority w:val="99"/>
    <w:semiHidden/>
    <w:rsid w:val="001911AE"/>
    <w:rPr>
      <w:rFonts w:ascii="Tahoma" w:hAnsi="Tahoma" w:cs="Tahoma"/>
      <w:sz w:val="16"/>
      <w:szCs w:val="16"/>
    </w:rPr>
  </w:style>
  <w:style w:type="character" w:customStyle="1" w:styleId="HeaderChar2">
    <w:name w:val="Header Char2"/>
    <w:basedOn w:val="FontParagrafDefault"/>
    <w:uiPriority w:val="99"/>
    <w:rsid w:val="001911AE"/>
  </w:style>
  <w:style w:type="character" w:customStyle="1" w:styleId="FooterChar2">
    <w:name w:val="Footer Char2"/>
    <w:basedOn w:val="FontParagrafDefault"/>
    <w:uiPriority w:val="99"/>
    <w:rsid w:val="001911AE"/>
  </w:style>
  <w:style w:type="character" w:styleId="Penekanan">
    <w:name w:val="Emphasis"/>
    <w:basedOn w:val="FontParagrafDefault"/>
    <w:uiPriority w:val="20"/>
    <w:qFormat/>
    <w:rsid w:val="001911AE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1911A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Kuat">
    <w:name w:val="Strong"/>
    <w:basedOn w:val="FontParagrafDefault"/>
    <w:uiPriority w:val="22"/>
    <w:qFormat/>
    <w:rsid w:val="001911AE"/>
    <w:rPr>
      <w:b/>
      <w:bCs/>
    </w:rPr>
  </w:style>
  <w:style w:type="character" w:customStyle="1" w:styleId="Heading4Char2">
    <w:name w:val="Heading 4 Char2"/>
    <w:basedOn w:val="FontParagrafDefault"/>
    <w:uiPriority w:val="9"/>
    <w:rsid w:val="001911AE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ag-links">
    <w:name w:val="tag-links"/>
    <w:basedOn w:val="FontParagrafDefault"/>
    <w:rsid w:val="001911AE"/>
  </w:style>
  <w:style w:type="character" w:customStyle="1" w:styleId="tag-title">
    <w:name w:val="tag-title"/>
    <w:basedOn w:val="FontParagrafDefault"/>
    <w:rsid w:val="001911AE"/>
  </w:style>
  <w:style w:type="character" w:customStyle="1" w:styleId="sss-name">
    <w:name w:val="sss-name"/>
    <w:basedOn w:val="FontParagrafDefault"/>
    <w:rsid w:val="001911AE"/>
  </w:style>
  <w:style w:type="character" w:customStyle="1" w:styleId="screen-reader-text">
    <w:name w:val="screen-reader-text"/>
    <w:basedOn w:val="FontParagrafDefault"/>
    <w:rsid w:val="001911AE"/>
  </w:style>
  <w:style w:type="character" w:customStyle="1" w:styleId="markedcontent">
    <w:name w:val="markedcontent"/>
    <w:basedOn w:val="FontParagrafDefault"/>
    <w:rsid w:val="001911AE"/>
  </w:style>
  <w:style w:type="character" w:customStyle="1" w:styleId="HeaderChar11">
    <w:name w:val="Header Char11"/>
    <w:basedOn w:val="FontParagrafDefault"/>
    <w:uiPriority w:val="99"/>
    <w:rsid w:val="006B1CF5"/>
    <w:rPr>
      <w:lang w:val="en-US"/>
    </w:rPr>
  </w:style>
  <w:style w:type="character" w:customStyle="1" w:styleId="FooterChar11">
    <w:name w:val="Footer Char11"/>
    <w:basedOn w:val="FontParagrafDefault"/>
    <w:uiPriority w:val="99"/>
    <w:rsid w:val="006B1CF5"/>
    <w:rPr>
      <w:lang w:val="en-US"/>
    </w:rPr>
  </w:style>
  <w:style w:type="character" w:customStyle="1" w:styleId="BalloonTextChar11">
    <w:name w:val="Balloon Text Char11"/>
    <w:basedOn w:val="FontParagrafDefault"/>
    <w:uiPriority w:val="99"/>
    <w:semiHidden/>
    <w:rsid w:val="006B1CF5"/>
    <w:rPr>
      <w:rFonts w:ascii="Tahoma" w:hAnsi="Tahoma" w:cs="Tahoma"/>
      <w:sz w:val="16"/>
      <w:szCs w:val="16"/>
    </w:rPr>
  </w:style>
  <w:style w:type="character" w:customStyle="1" w:styleId="Heading1Char11">
    <w:name w:val="Heading 1 Char11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11">
    <w:name w:val="Heading 2 Char11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11">
    <w:name w:val="Heading 3 Char11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11">
    <w:name w:val="Heading 4 Char11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EndnoteTextChar11">
    <w:name w:val="Endnote Text Char11"/>
    <w:basedOn w:val="FontParagrafDefault"/>
    <w:uiPriority w:val="99"/>
    <w:semiHidden/>
    <w:rsid w:val="006B1CF5"/>
    <w:rPr>
      <w:sz w:val="20"/>
      <w:szCs w:val="20"/>
    </w:rPr>
  </w:style>
  <w:style w:type="character" w:customStyle="1" w:styleId="BalloonTextChar3">
    <w:name w:val="Balloon Text Char3"/>
    <w:basedOn w:val="FontParagrafDefault"/>
    <w:uiPriority w:val="99"/>
    <w:semiHidden/>
    <w:rsid w:val="006B1CF5"/>
    <w:rPr>
      <w:rFonts w:ascii="Tahoma" w:hAnsi="Tahoma" w:cs="Tahoma"/>
      <w:sz w:val="16"/>
      <w:szCs w:val="16"/>
    </w:rPr>
  </w:style>
  <w:style w:type="character" w:customStyle="1" w:styleId="HeaderChar3">
    <w:name w:val="Header Char3"/>
    <w:basedOn w:val="FontParagrafDefault"/>
    <w:uiPriority w:val="99"/>
    <w:rsid w:val="006B1CF5"/>
  </w:style>
  <w:style w:type="character" w:customStyle="1" w:styleId="FooterChar3">
    <w:name w:val="Footer Char3"/>
    <w:basedOn w:val="FontParagrafDefault"/>
    <w:uiPriority w:val="99"/>
    <w:rsid w:val="006B1CF5"/>
  </w:style>
  <w:style w:type="character" w:customStyle="1" w:styleId="Heading4Char3">
    <w:name w:val="Heading 4 Char3"/>
    <w:basedOn w:val="FontParagrafDefault"/>
    <w:uiPriority w:val="9"/>
    <w:rsid w:val="006B1CF5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ag-links1">
    <w:name w:val="tag-links1"/>
    <w:basedOn w:val="FontParagrafDefault"/>
    <w:rsid w:val="006B1CF5"/>
  </w:style>
  <w:style w:type="character" w:customStyle="1" w:styleId="tag-title1">
    <w:name w:val="tag-title1"/>
    <w:basedOn w:val="FontParagrafDefault"/>
    <w:rsid w:val="006B1CF5"/>
  </w:style>
  <w:style w:type="character" w:customStyle="1" w:styleId="sss-name1">
    <w:name w:val="sss-name1"/>
    <w:basedOn w:val="FontParagrafDefault"/>
    <w:rsid w:val="006B1CF5"/>
  </w:style>
  <w:style w:type="character" w:customStyle="1" w:styleId="screen-reader-text1">
    <w:name w:val="screen-reader-text1"/>
    <w:basedOn w:val="FontParagrafDefault"/>
    <w:rsid w:val="006B1CF5"/>
  </w:style>
  <w:style w:type="character" w:customStyle="1" w:styleId="markedcontent1">
    <w:name w:val="markedcontent1"/>
    <w:basedOn w:val="FontParagrafDefault"/>
    <w:rsid w:val="006B1CF5"/>
  </w:style>
  <w:style w:type="character" w:customStyle="1" w:styleId="Heading1Char2">
    <w:name w:val="Heading 1 Char2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2">
    <w:name w:val="Heading 2 Char2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character" w:customStyle="1" w:styleId="Heading3Char2">
    <w:name w:val="Heading 3 Char2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customStyle="1" w:styleId="HeaderChar12">
    <w:name w:val="Header Char12"/>
    <w:basedOn w:val="FontParagrafDefault"/>
    <w:uiPriority w:val="99"/>
    <w:rsid w:val="006B1CF5"/>
    <w:rPr>
      <w:lang w:val="en-US"/>
    </w:rPr>
  </w:style>
  <w:style w:type="character" w:customStyle="1" w:styleId="FooterChar12">
    <w:name w:val="Footer Char12"/>
    <w:basedOn w:val="FontParagrafDefault"/>
    <w:uiPriority w:val="99"/>
    <w:rsid w:val="006B1CF5"/>
    <w:rPr>
      <w:lang w:val="en-US"/>
    </w:rPr>
  </w:style>
  <w:style w:type="character" w:customStyle="1" w:styleId="BalloonTextChar12">
    <w:name w:val="Balloon Text Char12"/>
    <w:basedOn w:val="FontParagrafDefault"/>
    <w:uiPriority w:val="99"/>
    <w:semiHidden/>
    <w:rsid w:val="006B1CF5"/>
    <w:rPr>
      <w:rFonts w:ascii="Tahoma" w:hAnsi="Tahoma" w:cs="Tahoma"/>
      <w:sz w:val="16"/>
      <w:szCs w:val="16"/>
    </w:rPr>
  </w:style>
  <w:style w:type="character" w:customStyle="1" w:styleId="Heading1Char12">
    <w:name w:val="Heading 1 Char12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12">
    <w:name w:val="Heading 2 Char12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12">
    <w:name w:val="Heading 3 Char12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12">
    <w:name w:val="Heading 4 Char12"/>
    <w:basedOn w:val="FontParagrafDefault"/>
    <w:uiPriority w:val="9"/>
    <w:rsid w:val="006B1CF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EndnoteTextChar2">
    <w:name w:val="Endnote Text Char2"/>
    <w:basedOn w:val="FontParagrafDefault"/>
    <w:uiPriority w:val="99"/>
    <w:semiHidden/>
    <w:rsid w:val="006B1CF5"/>
    <w:rPr>
      <w:sz w:val="20"/>
      <w:szCs w:val="20"/>
      <w:lang w:val="id-ID"/>
    </w:rPr>
  </w:style>
  <w:style w:type="character" w:customStyle="1" w:styleId="EndnoteTextChar12">
    <w:name w:val="Endnote Text Char12"/>
    <w:basedOn w:val="FontParagrafDefault"/>
    <w:uiPriority w:val="99"/>
    <w:semiHidden/>
    <w:rsid w:val="006B1CF5"/>
    <w:rPr>
      <w:sz w:val="20"/>
      <w:szCs w:val="20"/>
    </w:rPr>
  </w:style>
  <w:style w:type="character" w:customStyle="1" w:styleId="BalloonTextChar21">
    <w:name w:val="Balloon Text Char21"/>
    <w:basedOn w:val="FontParagrafDefault"/>
    <w:uiPriority w:val="99"/>
    <w:semiHidden/>
    <w:rsid w:val="006B1CF5"/>
    <w:rPr>
      <w:rFonts w:ascii="Tahoma" w:hAnsi="Tahoma" w:cs="Tahoma"/>
      <w:sz w:val="16"/>
      <w:szCs w:val="16"/>
    </w:rPr>
  </w:style>
  <w:style w:type="character" w:customStyle="1" w:styleId="HeaderChar21">
    <w:name w:val="Header Char21"/>
    <w:basedOn w:val="FontParagrafDefault"/>
    <w:uiPriority w:val="99"/>
    <w:rsid w:val="006B1CF5"/>
  </w:style>
  <w:style w:type="character" w:customStyle="1" w:styleId="FooterChar21">
    <w:name w:val="Footer Char21"/>
    <w:basedOn w:val="FontParagrafDefault"/>
    <w:uiPriority w:val="99"/>
    <w:rsid w:val="006B1CF5"/>
  </w:style>
  <w:style w:type="character" w:customStyle="1" w:styleId="Heading4Char21">
    <w:name w:val="Heading 4 Char21"/>
    <w:basedOn w:val="FontParagrafDefault"/>
    <w:uiPriority w:val="9"/>
    <w:rsid w:val="006B1CF5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rynqvb">
    <w:name w:val="rynqvb"/>
    <w:basedOn w:val="FontParagrafDefault"/>
    <w:rsid w:val="00AE4B9C"/>
  </w:style>
  <w:style w:type="character" w:customStyle="1" w:styleId="hwtze">
    <w:name w:val="hwtze"/>
    <w:basedOn w:val="FontParagrafDefault"/>
    <w:rsid w:val="00AE4B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24036/wra.v4i2.7221" TargetMode="External" /><Relationship Id="rId13" Type="http://schemas.openxmlformats.org/officeDocument/2006/relationships/hyperlink" Target="http://www.idx.co.id" TargetMode="External" /><Relationship Id="rId18" Type="http://schemas.openxmlformats.org/officeDocument/2006/relationships/image" Target="media/image2.png" /><Relationship Id="rId26" Type="http://schemas.openxmlformats.org/officeDocument/2006/relationships/footer" Target="footer4.xml" /><Relationship Id="rId3" Type="http://schemas.openxmlformats.org/officeDocument/2006/relationships/styles" Target="styles.xml" /><Relationship Id="rId21" Type="http://schemas.openxmlformats.org/officeDocument/2006/relationships/header" Target="header2.xml" /><Relationship Id="rId7" Type="http://schemas.openxmlformats.org/officeDocument/2006/relationships/endnotes" Target="endnotes.xml" /><Relationship Id="rId12" Type="http://schemas.openxmlformats.org/officeDocument/2006/relationships/hyperlink" Target="http://www.idx.co.id" TargetMode="External" /><Relationship Id="rId17" Type="http://schemas.openxmlformats.org/officeDocument/2006/relationships/image" Target="media/image1.png" /><Relationship Id="rId25" Type="http://schemas.openxmlformats.org/officeDocument/2006/relationships/header" Target="header4.xml" /><Relationship Id="rId2" Type="http://schemas.openxmlformats.org/officeDocument/2006/relationships/numbering" Target="numbering.xml" /><Relationship Id="rId16" Type="http://schemas.openxmlformats.org/officeDocument/2006/relationships/hyperlink" Target="http://www.idx.co.id" TargetMode="External" /><Relationship Id="rId20" Type="http://schemas.openxmlformats.org/officeDocument/2006/relationships/image" Target="media/image4.png" /><Relationship Id="rId29" Type="http://schemas.openxmlformats.org/officeDocument/2006/relationships/fontTable" Target="fontTable.xml" /><Relationship Id="rId1" Type="http://schemas.openxmlformats.org/officeDocument/2006/relationships/customXml" Target="../customXml/item1.xml" /><Relationship Id="rId6" Type="http://schemas.openxmlformats.org/officeDocument/2006/relationships/footnotes" Target="footnotes.xml" /><Relationship Id="rId11" Type="http://schemas.openxmlformats.org/officeDocument/2006/relationships/footer" Target="footer1.xml" /><Relationship Id="rId24" Type="http://schemas.openxmlformats.org/officeDocument/2006/relationships/footer" Target="footer3.xml" /><Relationship Id="rId5" Type="http://schemas.openxmlformats.org/officeDocument/2006/relationships/webSettings" Target="webSettings.xml" /><Relationship Id="rId15" Type="http://schemas.openxmlformats.org/officeDocument/2006/relationships/hyperlink" Target="http://www.idx.co.id" TargetMode="External" /><Relationship Id="rId23" Type="http://schemas.openxmlformats.org/officeDocument/2006/relationships/header" Target="header3.xml" /><Relationship Id="rId28" Type="http://schemas.openxmlformats.org/officeDocument/2006/relationships/footer" Target="footer5.xml" /><Relationship Id="rId10" Type="http://schemas.openxmlformats.org/officeDocument/2006/relationships/header" Target="header1.xml" /><Relationship Id="rId19" Type="http://schemas.openxmlformats.org/officeDocument/2006/relationships/image" Target="media/image3.png" /><Relationship Id="rId4" Type="http://schemas.openxmlformats.org/officeDocument/2006/relationships/settings" Target="settings.xml" /><Relationship Id="rId9" Type="http://schemas.openxmlformats.org/officeDocument/2006/relationships/hyperlink" Target="https://doi.org/10.29407/jae.v2i2.866" TargetMode="External" /><Relationship Id="rId14" Type="http://schemas.openxmlformats.org/officeDocument/2006/relationships/hyperlink" Target="http://www.idx.co.id" TargetMode="External" /><Relationship Id="rId22" Type="http://schemas.openxmlformats.org/officeDocument/2006/relationships/footer" Target="footer2.xml" /><Relationship Id="rId27" Type="http://schemas.openxmlformats.org/officeDocument/2006/relationships/header" Target="header5.xml" /><Relationship Id="rId30" Type="http://schemas.openxmlformats.org/officeDocument/2006/relationships/theme" Target="theme/theme1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 xmlns:b="http://schemas.openxmlformats.org/officeDocument/2006/bibliography" xmlns="http://schemas.openxmlformats.org/officeDocument/2006/bibliography">
    <b:Tag>Placeholder1</b:Tag>
    <b:RefOrder>1</b:RefOrder>
  </b:Source>
</b:Sources>
</file>

<file path=customXml/itemProps1.xml><?xml version="1.0" encoding="utf-8"?>
<ds:datastoreItem xmlns:ds="http://schemas.openxmlformats.org/officeDocument/2006/customXml" ds:itemID="{566A269C-52F2-4462-B76B-956A96A500E0}">
  <ds:schemaRefs>
    <ds:schemaRef ds:uri="http://schemas.openxmlformats.org/officeDocument/2006/bibliography"/>
    <ds:schemaRef ds:uri="http://www.w3.org/2000/xmln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4334</Words>
  <Characters>24710</Characters>
  <Application>Microsoft Office Word</Application>
  <DocSecurity>0</DocSecurity>
  <Lines>205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9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PC</dc:creator>
  <cp:lastModifiedBy>erikadewi722@gmail.com</cp:lastModifiedBy>
  <cp:revision>2</cp:revision>
  <cp:lastPrinted>2023-06-16T03:10:00Z</cp:lastPrinted>
  <dcterms:created xsi:type="dcterms:W3CDTF">2023-08-16T04:16:00Z</dcterms:created>
  <dcterms:modified xsi:type="dcterms:W3CDTF">2023-08-16T0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9b72cc6-a536-3655-98dd-80e4dc06119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